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7A8CD2" w14:textId="55F360C6" w:rsidR="00B26071" w:rsidRPr="00A5757F" w:rsidRDefault="00B26071" w:rsidP="00B26071">
      <w:pPr>
        <w:jc w:val="center"/>
        <w:rPr>
          <w:b/>
          <w:bCs/>
        </w:rPr>
      </w:pPr>
      <w:r w:rsidRPr="00A5757F">
        <w:rPr>
          <w:b/>
          <w:bCs/>
        </w:rPr>
        <w:t>Responses to Reviewers:</w:t>
      </w:r>
    </w:p>
    <w:p w14:paraId="74D480F7" w14:textId="77777777" w:rsidR="00B26071" w:rsidRPr="00A5757F" w:rsidRDefault="00B26071" w:rsidP="00B26071">
      <w:pPr>
        <w:jc w:val="center"/>
      </w:pPr>
    </w:p>
    <w:p w14:paraId="7A86EA1A" w14:textId="1764794C" w:rsidR="00B26071" w:rsidRPr="00A5757F" w:rsidRDefault="00B26071" w:rsidP="00B26071">
      <w:r w:rsidRPr="00A5757F">
        <w:t>Manuscript number: eN-RGR-0265-20</w:t>
      </w:r>
    </w:p>
    <w:p w14:paraId="048E0BF0" w14:textId="6B17F378" w:rsidR="00B26071" w:rsidRPr="00A5757F" w:rsidRDefault="00B26071" w:rsidP="00B26071">
      <w:r w:rsidRPr="00A5757F">
        <w:t>Manuscript title:</w:t>
      </w:r>
      <w:r w:rsidR="00C21A3D">
        <w:t xml:space="preserve"> How movement variability constrains locomotor use-dependent learning</w:t>
      </w:r>
    </w:p>
    <w:p w14:paraId="45263B6F" w14:textId="048B363E" w:rsidR="00B26071" w:rsidRPr="00A5757F" w:rsidRDefault="00B26071" w:rsidP="00B26071">
      <w:r w:rsidRPr="00A5757F">
        <w:t>Date:</w:t>
      </w:r>
      <w:r w:rsidR="00C21A3D">
        <w:t xml:space="preserve"> </w:t>
      </w:r>
    </w:p>
    <w:p w14:paraId="7075CB42" w14:textId="7203A234" w:rsidR="00B26071" w:rsidRPr="00A5757F" w:rsidRDefault="00B26071" w:rsidP="00B26071"/>
    <w:p w14:paraId="10728F38" w14:textId="7A5FC0FC" w:rsidR="00B26071" w:rsidRPr="00804F31" w:rsidRDefault="00B26071" w:rsidP="00B26071">
      <w:pPr>
        <w:rPr>
          <w:b/>
          <w:iCs/>
        </w:rPr>
      </w:pPr>
      <w:r w:rsidRPr="00804F31">
        <w:rPr>
          <w:b/>
          <w:iCs/>
        </w:rPr>
        <w:t>We thank both reviewers for their helpful comments. We have edited the manuscript accordingly. Below, please find our point-by-point responses to all the comments</w:t>
      </w:r>
      <w:r w:rsidR="00880452" w:rsidRPr="00804F31">
        <w:rPr>
          <w:b/>
          <w:iCs/>
        </w:rPr>
        <w:t xml:space="preserve"> in </w:t>
      </w:r>
      <w:r w:rsidR="00804F31">
        <w:rPr>
          <w:b/>
          <w:iCs/>
        </w:rPr>
        <w:t>bold</w:t>
      </w:r>
      <w:r w:rsidRPr="00804F31">
        <w:rPr>
          <w:b/>
          <w:iCs/>
        </w:rPr>
        <w:t>. We also identif</w:t>
      </w:r>
      <w:r w:rsidR="00A5757F" w:rsidRPr="00804F31">
        <w:rPr>
          <w:b/>
          <w:iCs/>
        </w:rPr>
        <w:t>y the location</w:t>
      </w:r>
      <w:r w:rsidR="000C397C" w:rsidRPr="00804F31">
        <w:rPr>
          <w:b/>
          <w:iCs/>
        </w:rPr>
        <w:t xml:space="preserve"> (lines)</w:t>
      </w:r>
      <w:r w:rsidR="00A5757F" w:rsidRPr="00804F31">
        <w:rPr>
          <w:b/>
          <w:iCs/>
        </w:rPr>
        <w:t xml:space="preserve"> of all edits in the tracked-changes version of the manuscript. </w:t>
      </w:r>
    </w:p>
    <w:p w14:paraId="2CB5E66E" w14:textId="5955DDA8" w:rsidR="00A5757F" w:rsidRPr="00A5757F" w:rsidRDefault="00A5757F" w:rsidP="00B26071"/>
    <w:p w14:paraId="4E254BC0" w14:textId="16F9DBBF" w:rsidR="00A5757F" w:rsidRDefault="00A5757F" w:rsidP="00B26071">
      <w:pPr>
        <w:rPr>
          <w:b/>
          <w:bCs/>
          <w:u w:val="single"/>
        </w:rPr>
      </w:pPr>
      <w:r w:rsidRPr="00A5757F">
        <w:rPr>
          <w:b/>
          <w:bCs/>
          <w:u w:val="single"/>
        </w:rPr>
        <w:t xml:space="preserve">Responses: </w:t>
      </w:r>
    </w:p>
    <w:p w14:paraId="0A6FF4F9" w14:textId="77777777" w:rsidR="00880452" w:rsidRPr="00A5757F" w:rsidRDefault="00880452" w:rsidP="00B26071">
      <w:pPr>
        <w:rPr>
          <w:b/>
          <w:bCs/>
          <w:u w:val="single"/>
        </w:rPr>
      </w:pPr>
    </w:p>
    <w:p w14:paraId="6E7ED0E8" w14:textId="08D52467" w:rsidR="00A5757F" w:rsidRDefault="00A5757F" w:rsidP="00A5757F">
      <w:pPr>
        <w:rPr>
          <w:rFonts w:eastAsia="Times New Roman"/>
          <w:color w:val="000000"/>
        </w:rPr>
      </w:pPr>
      <w:r w:rsidRPr="00D31DA9">
        <w:rPr>
          <w:b/>
          <w:bCs/>
        </w:rPr>
        <w:t>Main Request</w:t>
      </w:r>
      <w:r>
        <w:rPr>
          <w:b/>
          <w:bCs/>
        </w:rPr>
        <w:t xml:space="preserve">: </w:t>
      </w:r>
      <w:r w:rsidRPr="00A5757F">
        <w:rPr>
          <w:rFonts w:eastAsia="Times New Roman"/>
          <w:color w:val="000000"/>
        </w:rPr>
        <w:br/>
        <w:t xml:space="preserve">It would be helpful to see the learning and washout time series for the 2 subjects that they tested in the constant condition and the 3 in the high variability condition. The preliminary data that are shown only give the mean and </w:t>
      </w:r>
      <w:proofErr w:type="spellStart"/>
      <w:r w:rsidRPr="00A5757F">
        <w:rPr>
          <w:rFonts w:eastAsia="Times New Roman"/>
          <w:color w:val="000000"/>
        </w:rPr>
        <w:t>std</w:t>
      </w:r>
      <w:proofErr w:type="spellEnd"/>
      <w:r w:rsidRPr="00A5757F">
        <w:rPr>
          <w:rFonts w:eastAsia="Times New Roman"/>
          <w:color w:val="000000"/>
        </w:rPr>
        <w:t xml:space="preserve"> during of SAI during learning. This does not illustrate the time course of learning and the time course of washout trials, the latter of which is their main outcome measure based on model predictions.</w:t>
      </w:r>
    </w:p>
    <w:p w14:paraId="73E22B47" w14:textId="46A334E9" w:rsidR="00A5757F" w:rsidRDefault="00A5757F" w:rsidP="00A5757F">
      <w:pPr>
        <w:rPr>
          <w:rFonts w:eastAsia="Times New Roman"/>
          <w:color w:val="000000"/>
        </w:rPr>
      </w:pPr>
    </w:p>
    <w:p w14:paraId="7E319AB1" w14:textId="3D948925" w:rsidR="00A5757F" w:rsidRPr="00804F31" w:rsidRDefault="00612534" w:rsidP="00A5757F">
      <w:pPr>
        <w:rPr>
          <w:rFonts w:eastAsia="Times New Roman"/>
          <w:b/>
          <w:iCs/>
          <w:color w:val="000000"/>
        </w:rPr>
      </w:pPr>
      <w:r w:rsidRPr="00804F31">
        <w:rPr>
          <w:rFonts w:eastAsia="Times New Roman"/>
          <w:b/>
          <w:iCs/>
          <w:color w:val="000000"/>
        </w:rPr>
        <w:t xml:space="preserve">We agree with the reviewers with respect to the necessity of the stride by stride data and thank the reviewers for this comment. </w:t>
      </w:r>
      <w:r w:rsidR="0025281A" w:rsidRPr="00804F31">
        <w:rPr>
          <w:rFonts w:eastAsia="Times New Roman"/>
          <w:b/>
          <w:iCs/>
          <w:color w:val="000000"/>
        </w:rPr>
        <w:t>We have now expanded</w:t>
      </w:r>
      <w:r w:rsidR="000C397C" w:rsidRPr="00804F31">
        <w:rPr>
          <w:rFonts w:eastAsia="Times New Roman"/>
          <w:b/>
          <w:iCs/>
          <w:color w:val="000000"/>
        </w:rPr>
        <w:t xml:space="preserve"> the pilot data figure (Figure 4)</w:t>
      </w:r>
      <w:r w:rsidR="00941D3E" w:rsidRPr="00804F31">
        <w:rPr>
          <w:rFonts w:eastAsia="Times New Roman"/>
          <w:b/>
          <w:iCs/>
          <w:color w:val="000000"/>
        </w:rPr>
        <w:t xml:space="preserve"> to include</w:t>
      </w:r>
      <w:r w:rsidR="000C397C" w:rsidRPr="00804F31">
        <w:rPr>
          <w:rFonts w:eastAsia="Times New Roman"/>
          <w:b/>
          <w:iCs/>
          <w:color w:val="000000"/>
        </w:rPr>
        <w:t xml:space="preserve"> </w:t>
      </w:r>
      <w:r w:rsidR="00974696" w:rsidRPr="00804F31">
        <w:rPr>
          <w:rFonts w:eastAsia="Times New Roman"/>
          <w:b/>
          <w:iCs/>
          <w:color w:val="000000"/>
        </w:rPr>
        <w:t xml:space="preserve">binned </w:t>
      </w:r>
      <w:r w:rsidR="0025281A" w:rsidRPr="00804F31">
        <w:rPr>
          <w:rFonts w:eastAsia="Times New Roman"/>
          <w:b/>
          <w:iCs/>
          <w:color w:val="000000"/>
        </w:rPr>
        <w:t>stride by stride data</w:t>
      </w:r>
      <w:r w:rsidR="000C397C" w:rsidRPr="00804F31">
        <w:rPr>
          <w:rFonts w:eastAsia="Times New Roman"/>
          <w:b/>
          <w:iCs/>
          <w:color w:val="000000"/>
        </w:rPr>
        <w:t xml:space="preserve"> for all participants</w:t>
      </w:r>
      <w:r w:rsidR="00974696" w:rsidRPr="00804F31">
        <w:rPr>
          <w:rFonts w:eastAsia="Times New Roman"/>
          <w:b/>
          <w:iCs/>
          <w:color w:val="000000"/>
        </w:rPr>
        <w:t xml:space="preserve">. </w:t>
      </w:r>
      <w:del w:id="0" w:author="Hyosub Kim" w:date="2020-08-25T08:51:00Z">
        <w:r w:rsidR="00974696" w:rsidRPr="00804F31" w:rsidDel="00CC5BDC">
          <w:rPr>
            <w:rFonts w:eastAsia="Times New Roman"/>
            <w:b/>
            <w:iCs/>
            <w:color w:val="000000"/>
          </w:rPr>
          <w:delText>Each bin is the average of 3 strides</w:delText>
        </w:r>
        <w:r w:rsidR="000C397C" w:rsidRPr="00804F31" w:rsidDel="00CC5BDC">
          <w:rPr>
            <w:rFonts w:eastAsia="Times New Roman"/>
            <w:b/>
            <w:iCs/>
            <w:color w:val="000000"/>
          </w:rPr>
          <w:delText xml:space="preserve">. </w:delText>
        </w:r>
      </w:del>
      <w:r w:rsidR="00221940" w:rsidRPr="00804F31">
        <w:rPr>
          <w:rFonts w:eastAsia="Times New Roman"/>
          <w:b/>
          <w:iCs/>
          <w:color w:val="000000"/>
        </w:rPr>
        <w:t>This figure now provides a clear illustration of the time courses of the Learning and Washout phase</w:t>
      </w:r>
      <w:r w:rsidR="00974696" w:rsidRPr="00804F31">
        <w:rPr>
          <w:rFonts w:eastAsia="Times New Roman"/>
          <w:b/>
          <w:iCs/>
          <w:color w:val="000000"/>
        </w:rPr>
        <w:t>s</w:t>
      </w:r>
      <w:r w:rsidR="00221940" w:rsidRPr="00804F31">
        <w:rPr>
          <w:rFonts w:eastAsia="Times New Roman"/>
          <w:b/>
          <w:iCs/>
          <w:color w:val="000000"/>
        </w:rPr>
        <w:t xml:space="preserve">. </w:t>
      </w:r>
      <w:r w:rsidR="000C397C" w:rsidRPr="00804F31">
        <w:rPr>
          <w:rFonts w:eastAsia="Times New Roman"/>
          <w:b/>
          <w:iCs/>
          <w:color w:val="000000"/>
        </w:rPr>
        <w:t xml:space="preserve">We provide </w:t>
      </w:r>
      <w:r w:rsidR="00941D3E" w:rsidRPr="00804F31">
        <w:rPr>
          <w:rFonts w:eastAsia="Times New Roman"/>
          <w:b/>
          <w:iCs/>
          <w:color w:val="000000"/>
        </w:rPr>
        <w:t>all</w:t>
      </w:r>
      <w:r w:rsidR="000C397C" w:rsidRPr="00804F31">
        <w:rPr>
          <w:rFonts w:eastAsia="Times New Roman"/>
          <w:b/>
          <w:iCs/>
          <w:color w:val="000000"/>
        </w:rPr>
        <w:t xml:space="preserve"> individual data </w:t>
      </w:r>
      <w:r w:rsidR="00941D3E" w:rsidRPr="00804F31">
        <w:rPr>
          <w:rFonts w:eastAsia="Times New Roman"/>
          <w:b/>
          <w:iCs/>
          <w:color w:val="000000"/>
        </w:rPr>
        <w:t xml:space="preserve">and the mean </w:t>
      </w:r>
      <w:r w:rsidR="000C397C" w:rsidRPr="00804F31">
        <w:rPr>
          <w:rFonts w:eastAsia="Times New Roman"/>
          <w:b/>
          <w:iCs/>
          <w:color w:val="000000"/>
        </w:rPr>
        <w:t>for each condition</w:t>
      </w:r>
      <w:r w:rsidR="00221940" w:rsidRPr="00804F31">
        <w:rPr>
          <w:rFonts w:eastAsia="Times New Roman"/>
          <w:b/>
          <w:iCs/>
          <w:color w:val="000000"/>
        </w:rPr>
        <w:t xml:space="preserve"> across strides</w:t>
      </w:r>
      <w:r w:rsidR="000C397C" w:rsidRPr="00804F31">
        <w:rPr>
          <w:rFonts w:eastAsia="Times New Roman"/>
          <w:b/>
          <w:iCs/>
          <w:color w:val="000000"/>
        </w:rPr>
        <w:t xml:space="preserve">. We have truncated the data so that each phase </w:t>
      </w:r>
      <w:r w:rsidRPr="00804F31">
        <w:rPr>
          <w:rFonts w:eastAsia="Times New Roman"/>
          <w:b/>
          <w:iCs/>
          <w:color w:val="000000"/>
        </w:rPr>
        <w:t xml:space="preserve">(Baseline, Learning and Washout) </w:t>
      </w:r>
      <w:r w:rsidR="000C397C" w:rsidRPr="00804F31">
        <w:rPr>
          <w:rFonts w:eastAsia="Times New Roman"/>
          <w:b/>
          <w:iCs/>
          <w:color w:val="000000"/>
        </w:rPr>
        <w:t>is of equal length. Two participants completed both the high variability and the stable condition. One participant completed the high variability condition only</w:t>
      </w:r>
      <w:r w:rsidR="00941D3E" w:rsidRPr="00804F31">
        <w:rPr>
          <w:rFonts w:eastAsia="Times New Roman"/>
          <w:b/>
          <w:iCs/>
          <w:color w:val="000000"/>
        </w:rPr>
        <w:t>; however,</w:t>
      </w:r>
      <w:r w:rsidR="000C397C" w:rsidRPr="00804F31">
        <w:rPr>
          <w:rFonts w:eastAsia="Times New Roman"/>
          <w:b/>
          <w:iCs/>
          <w:color w:val="000000"/>
        </w:rPr>
        <w:t xml:space="preserve"> </w:t>
      </w:r>
      <w:r w:rsidR="00941D3E" w:rsidRPr="00804F31">
        <w:rPr>
          <w:rFonts w:eastAsia="Times New Roman"/>
          <w:b/>
          <w:iCs/>
          <w:color w:val="000000"/>
        </w:rPr>
        <w:t xml:space="preserve">there was a </w:t>
      </w:r>
      <w:del w:id="1" w:author="Hyosub Kim" w:date="2020-08-25T08:52:00Z">
        <w:r w:rsidR="00941D3E" w:rsidRPr="00804F31" w:rsidDel="00CC5BDC">
          <w:rPr>
            <w:rFonts w:eastAsia="Times New Roman"/>
            <w:b/>
            <w:iCs/>
            <w:color w:val="000000"/>
          </w:rPr>
          <w:delText>technical error</w:delText>
        </w:r>
      </w:del>
      <w:ins w:id="2" w:author="Hyosub Kim" w:date="2020-08-25T08:52:00Z">
        <w:r w:rsidR="00CC5BDC" w:rsidRPr="00804F31">
          <w:rPr>
            <w:rFonts w:eastAsia="Times New Roman"/>
            <w:b/>
            <w:iCs/>
            <w:color w:val="000000"/>
          </w:rPr>
          <w:t>bug in our code</w:t>
        </w:r>
      </w:ins>
      <w:r w:rsidR="00941D3E" w:rsidRPr="00804F31">
        <w:rPr>
          <w:rFonts w:eastAsia="Times New Roman"/>
          <w:b/>
          <w:iCs/>
          <w:color w:val="000000"/>
        </w:rPr>
        <w:t xml:space="preserve"> </w:t>
      </w:r>
      <w:r w:rsidR="00F140B1" w:rsidRPr="00804F31">
        <w:rPr>
          <w:rFonts w:eastAsia="Times New Roman"/>
          <w:b/>
          <w:iCs/>
          <w:color w:val="000000"/>
        </w:rPr>
        <w:t>(the condition changed from Highly Variability to Consistent</w:t>
      </w:r>
      <w:r w:rsidRPr="00804F31">
        <w:rPr>
          <w:rFonts w:eastAsia="Times New Roman"/>
          <w:b/>
          <w:iCs/>
          <w:color w:val="000000"/>
        </w:rPr>
        <w:t xml:space="preserve"> </w:t>
      </w:r>
      <w:del w:id="3" w:author="Hyosub Kim" w:date="2020-08-25T08:53:00Z">
        <w:r w:rsidRPr="00804F31" w:rsidDel="00CC5BDC">
          <w:rPr>
            <w:rFonts w:eastAsia="Times New Roman"/>
            <w:b/>
            <w:iCs/>
            <w:color w:val="000000"/>
          </w:rPr>
          <w:delText>in the middle</w:delText>
        </w:r>
      </w:del>
      <w:ins w:id="4" w:author="Hyosub Kim" w:date="2020-08-25T08:53:00Z">
        <w:r w:rsidR="00CC5BDC" w:rsidRPr="00804F31">
          <w:rPr>
            <w:rFonts w:eastAsia="Times New Roman"/>
            <w:b/>
            <w:iCs/>
            <w:color w:val="000000"/>
          </w:rPr>
          <w:t>towards the end</w:t>
        </w:r>
      </w:ins>
      <w:r w:rsidRPr="00804F31">
        <w:rPr>
          <w:rFonts w:eastAsia="Times New Roman"/>
          <w:b/>
          <w:iCs/>
          <w:color w:val="000000"/>
        </w:rPr>
        <w:t xml:space="preserve"> of the Learning phase</w:t>
      </w:r>
      <w:r w:rsidR="00F140B1" w:rsidRPr="00804F31">
        <w:rPr>
          <w:rFonts w:eastAsia="Times New Roman"/>
          <w:b/>
          <w:iCs/>
          <w:color w:val="000000"/>
        </w:rPr>
        <w:t>)</w:t>
      </w:r>
      <w:ins w:id="5" w:author="Hyosub Kim" w:date="2020-08-25T08:52:00Z">
        <w:r w:rsidR="00CC5BDC" w:rsidRPr="00804F31">
          <w:rPr>
            <w:rFonts w:eastAsia="Times New Roman"/>
            <w:b/>
            <w:iCs/>
            <w:color w:val="000000"/>
          </w:rPr>
          <w:t>, which has since be</w:t>
        </w:r>
      </w:ins>
      <w:ins w:id="6" w:author="Hyosub Kim" w:date="2020-08-25T08:53:00Z">
        <w:r w:rsidR="00CC5BDC" w:rsidRPr="00804F31">
          <w:rPr>
            <w:rFonts w:eastAsia="Times New Roman"/>
            <w:b/>
            <w:iCs/>
            <w:color w:val="000000"/>
          </w:rPr>
          <w:t>en fixed,</w:t>
        </w:r>
      </w:ins>
      <w:r w:rsidR="00F140B1" w:rsidRPr="00804F31">
        <w:rPr>
          <w:rFonts w:eastAsia="Times New Roman"/>
          <w:b/>
          <w:iCs/>
          <w:color w:val="000000"/>
        </w:rPr>
        <w:t xml:space="preserve"> </w:t>
      </w:r>
      <w:r w:rsidR="00941D3E" w:rsidRPr="00804F31">
        <w:rPr>
          <w:rFonts w:eastAsia="Times New Roman"/>
          <w:b/>
          <w:iCs/>
          <w:color w:val="000000"/>
        </w:rPr>
        <w:t>and therefore w</w:t>
      </w:r>
      <w:r w:rsidR="00221940" w:rsidRPr="00804F31">
        <w:rPr>
          <w:rFonts w:eastAsia="Times New Roman"/>
          <w:b/>
          <w:iCs/>
          <w:color w:val="000000"/>
        </w:rPr>
        <w:t xml:space="preserve">e have included the data for this participant up to the point where the technical </w:t>
      </w:r>
      <w:r w:rsidR="00C833E4" w:rsidRPr="00804F31">
        <w:rPr>
          <w:rFonts w:eastAsia="Times New Roman"/>
          <w:b/>
          <w:iCs/>
          <w:color w:val="000000"/>
        </w:rPr>
        <w:t xml:space="preserve">error </w:t>
      </w:r>
      <w:r w:rsidR="00221940" w:rsidRPr="00804F31">
        <w:rPr>
          <w:rFonts w:eastAsia="Times New Roman"/>
          <w:b/>
          <w:iCs/>
          <w:color w:val="000000"/>
        </w:rPr>
        <w:t>occurred.</w:t>
      </w:r>
      <w:r w:rsidR="00F140B1" w:rsidRPr="00804F31">
        <w:rPr>
          <w:rFonts w:eastAsia="Times New Roman"/>
          <w:b/>
          <w:iCs/>
          <w:color w:val="000000"/>
        </w:rPr>
        <w:t xml:space="preserve"> We also include</w:t>
      </w:r>
      <w:r w:rsidR="00974696" w:rsidRPr="00804F31">
        <w:rPr>
          <w:rFonts w:eastAsia="Times New Roman"/>
          <w:b/>
          <w:iCs/>
          <w:color w:val="000000"/>
        </w:rPr>
        <w:t xml:space="preserve"> separate plots of</w:t>
      </w:r>
      <w:r w:rsidR="00F140B1" w:rsidRPr="00804F31">
        <w:rPr>
          <w:rFonts w:eastAsia="Times New Roman"/>
          <w:b/>
          <w:iCs/>
          <w:color w:val="000000"/>
        </w:rPr>
        <w:t xml:space="preserve"> the aftereffects for these individuals</w:t>
      </w:r>
      <w:r w:rsidR="00974696" w:rsidRPr="00804F31">
        <w:rPr>
          <w:rFonts w:eastAsia="Times New Roman"/>
          <w:b/>
          <w:iCs/>
          <w:color w:val="000000"/>
        </w:rPr>
        <w:t>. T</w:t>
      </w:r>
      <w:r w:rsidR="00F140B1" w:rsidRPr="00804F31">
        <w:rPr>
          <w:rFonts w:eastAsia="Times New Roman"/>
          <w:b/>
          <w:iCs/>
          <w:color w:val="000000"/>
        </w:rPr>
        <w:t xml:space="preserve">he </w:t>
      </w:r>
      <w:commentRangeStart w:id="7"/>
      <w:r w:rsidR="00F140B1" w:rsidRPr="00804F31">
        <w:rPr>
          <w:rFonts w:eastAsia="Times New Roman"/>
          <w:b/>
          <w:iCs/>
          <w:color w:val="000000"/>
        </w:rPr>
        <w:t>Initial Bias (first 5 strides of washout</w:t>
      </w:r>
      <w:commentRangeEnd w:id="7"/>
      <w:r w:rsidR="00CC5BDC" w:rsidRPr="00804F31">
        <w:rPr>
          <w:rStyle w:val="CommentReference"/>
          <w:b/>
        </w:rPr>
        <w:commentReference w:id="7"/>
      </w:r>
      <w:r w:rsidR="00F140B1" w:rsidRPr="00804F31">
        <w:rPr>
          <w:rFonts w:eastAsia="Times New Roman"/>
          <w:b/>
          <w:iCs/>
          <w:color w:val="000000"/>
        </w:rPr>
        <w:t>) and the Early Washout (strides 6 to 30) are visualized here</w:t>
      </w:r>
      <w:r w:rsidR="00974696" w:rsidRPr="00804F31">
        <w:rPr>
          <w:rFonts w:eastAsia="Times New Roman"/>
          <w:b/>
          <w:iCs/>
          <w:color w:val="000000"/>
        </w:rPr>
        <w:t xml:space="preserve"> for the Consistent and High Variability conditions. </w:t>
      </w:r>
    </w:p>
    <w:p w14:paraId="7BAA0D31" w14:textId="45C90012" w:rsidR="00880452" w:rsidRDefault="00880452" w:rsidP="00A5757F"/>
    <w:p w14:paraId="6CD9083D" w14:textId="77777777" w:rsidR="00880452" w:rsidRPr="00A5757F" w:rsidRDefault="00880452" w:rsidP="00880452">
      <w:pPr>
        <w:rPr>
          <w:b/>
          <w:bCs/>
        </w:rPr>
      </w:pPr>
      <w:r w:rsidRPr="00A5757F">
        <w:rPr>
          <w:b/>
          <w:bCs/>
        </w:rPr>
        <w:t xml:space="preserve">Reviewer #1: </w:t>
      </w:r>
    </w:p>
    <w:p w14:paraId="15496277" w14:textId="5D48E153" w:rsid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explicitly in the methods in what way their theory is distinct from the one proposed in </w:t>
      </w:r>
      <w:proofErr w:type="spellStart"/>
      <w:r w:rsidRPr="00A5757F">
        <w:rPr>
          <w:color w:val="000000"/>
        </w:rPr>
        <w:t>Diedrichsen</w:t>
      </w:r>
      <w:proofErr w:type="spellEnd"/>
      <w:r w:rsidRPr="00A5757F">
        <w:rPr>
          <w:color w:val="000000"/>
        </w:rPr>
        <w:t xml:space="preserve"> et al. 2010. In other words, is it the exact same theory but just adapted to locomotion?</w:t>
      </w:r>
    </w:p>
    <w:p w14:paraId="02780820" w14:textId="1446F907" w:rsidR="00880452" w:rsidRDefault="00880452" w:rsidP="008B5B26">
      <w:pPr>
        <w:autoSpaceDE w:val="0"/>
        <w:autoSpaceDN w:val="0"/>
        <w:adjustRightInd w:val="0"/>
        <w:ind w:left="360"/>
      </w:pPr>
    </w:p>
    <w:p w14:paraId="7E907647" w14:textId="41128E93" w:rsidR="00F140B1" w:rsidRDefault="00452CFA" w:rsidP="00F140B1">
      <w:pPr>
        <w:ind w:left="360"/>
        <w:rPr>
          <w:rFonts w:eastAsia="Times New Roman"/>
          <w:i/>
          <w:iCs/>
          <w:color w:val="000000"/>
          <w:shd w:val="clear" w:color="auto" w:fill="FFFFFF"/>
        </w:rPr>
      </w:pPr>
      <w:r w:rsidRPr="00804F31">
        <w:rPr>
          <w:rFonts w:eastAsia="Times New Roman"/>
          <w:b/>
          <w:iCs/>
          <w:color w:val="000000"/>
          <w:shd w:val="clear" w:color="auto" w:fill="FFFFFF"/>
        </w:rPr>
        <w:t>We agree with the reviewer that there should be more explicit description</w:t>
      </w:r>
      <w:r w:rsidR="00974696" w:rsidRPr="00804F31">
        <w:rPr>
          <w:rFonts w:eastAsia="Times New Roman"/>
          <w:b/>
          <w:iCs/>
          <w:color w:val="000000"/>
          <w:shd w:val="clear" w:color="auto" w:fill="FFFFFF"/>
        </w:rPr>
        <w:t xml:space="preserve"> of how our theory is distinct from that of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w:t>
      </w:r>
      <w:r w:rsidR="00804F31">
        <w:rPr>
          <w:rFonts w:eastAsia="Times New Roman"/>
          <w:b/>
          <w:iCs/>
          <w:color w:val="000000"/>
          <w:shd w:val="clear" w:color="auto" w:fill="FFFFFF"/>
        </w:rPr>
        <w:t xml:space="preserve"> and</w:t>
      </w:r>
      <w:r w:rsidR="00974696" w:rsidRPr="00804F31">
        <w:rPr>
          <w:rFonts w:eastAsia="Times New Roman"/>
          <w:b/>
          <w:iCs/>
          <w:color w:val="000000"/>
          <w:shd w:val="clear" w:color="auto" w:fill="FFFFFF"/>
        </w:rPr>
        <w:t xml:space="preserve"> have now added further description</w:t>
      </w:r>
      <w:r w:rsidRPr="00804F31">
        <w:rPr>
          <w:rFonts w:eastAsia="Times New Roman"/>
          <w:b/>
          <w:iCs/>
          <w:color w:val="000000"/>
          <w:shd w:val="clear" w:color="auto" w:fill="FFFFFF"/>
        </w:rPr>
        <w:t xml:space="preserve"> in the Model Based Methods section (lines 199-202). </w:t>
      </w:r>
      <w:r w:rsidR="00F140B1" w:rsidRPr="00804F31">
        <w:rPr>
          <w:rFonts w:eastAsia="Times New Roman"/>
          <w:b/>
          <w:iCs/>
          <w:color w:val="000000"/>
          <w:shd w:val="clear" w:color="auto" w:fill="FFFFFF"/>
        </w:rPr>
        <w:t xml:space="preserve">The original model from the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2010 paper combines two processes: use-dependent learning and error-based learning. The error-based learning component is based on a force field adaptation task. The force field adaptation task in </w:t>
      </w:r>
      <w:proofErr w:type="spellStart"/>
      <w:r w:rsidR="00F140B1" w:rsidRPr="00804F31">
        <w:rPr>
          <w:rFonts w:eastAsia="Times New Roman"/>
          <w:b/>
          <w:iCs/>
          <w:color w:val="000000"/>
          <w:shd w:val="clear" w:color="auto" w:fill="FFFFFF"/>
        </w:rPr>
        <w:t>Diedrichsen</w:t>
      </w:r>
      <w:proofErr w:type="spellEnd"/>
      <w:r w:rsidR="00F140B1" w:rsidRPr="00804F31">
        <w:rPr>
          <w:rFonts w:eastAsia="Times New Roman"/>
          <w:b/>
          <w:iCs/>
          <w:color w:val="000000"/>
          <w:shd w:val="clear" w:color="auto" w:fill="FFFFFF"/>
        </w:rPr>
        <w:t xml:space="preserve"> et al. is </w:t>
      </w:r>
      <w:del w:id="8" w:author="Hyosub Kim" w:date="2020-08-25T11:04:00Z">
        <w:r w:rsidR="00F140B1" w:rsidRPr="00804F31" w:rsidDel="00804F31">
          <w:rPr>
            <w:rFonts w:eastAsia="Times New Roman"/>
            <w:b/>
            <w:iCs/>
            <w:color w:val="000000"/>
            <w:shd w:val="clear" w:color="auto" w:fill="FFFFFF"/>
          </w:rPr>
          <w:delText xml:space="preserve">quite </w:delText>
        </w:r>
      </w:del>
      <w:ins w:id="9" w:author="Hyosub Kim" w:date="2020-08-25T11:04:00Z">
        <w:r w:rsidR="00804F31" w:rsidRPr="00804F31">
          <w:rPr>
            <w:rFonts w:eastAsia="Times New Roman"/>
            <w:b/>
            <w:iCs/>
            <w:color w:val="000000"/>
            <w:shd w:val="clear" w:color="auto" w:fill="FFFFFF"/>
          </w:rPr>
          <w:t>q</w:t>
        </w:r>
        <w:r w:rsidR="00804F31">
          <w:rPr>
            <w:rFonts w:eastAsia="Times New Roman"/>
            <w:b/>
            <w:iCs/>
            <w:color w:val="000000"/>
            <w:shd w:val="clear" w:color="auto" w:fill="FFFFFF"/>
          </w:rPr>
          <w:t xml:space="preserve">ualitatively </w:t>
        </w:r>
      </w:ins>
      <w:r w:rsidR="00F140B1" w:rsidRPr="00804F31">
        <w:rPr>
          <w:rFonts w:eastAsia="Times New Roman"/>
          <w:b/>
          <w:iCs/>
          <w:color w:val="000000"/>
          <w:shd w:val="clear" w:color="auto" w:fill="FFFFFF"/>
        </w:rPr>
        <w:t xml:space="preserve">different from the one we plan to use in the current study. Previous work has demonstrated that participants learn </w:t>
      </w:r>
      <w:r w:rsidR="00AA1B96" w:rsidRPr="00804F31">
        <w:rPr>
          <w:rFonts w:eastAsia="Times New Roman"/>
          <w:b/>
          <w:iCs/>
          <w:color w:val="000000"/>
          <w:shd w:val="clear" w:color="auto" w:fill="FFFFFF"/>
        </w:rPr>
        <w:t>the</w:t>
      </w:r>
      <w:r w:rsidR="00F140B1" w:rsidRPr="00804F31">
        <w:rPr>
          <w:rFonts w:eastAsia="Times New Roman"/>
          <w:b/>
          <w:iCs/>
          <w:color w:val="000000"/>
          <w:shd w:val="clear" w:color="auto" w:fill="FFFFFF"/>
        </w:rPr>
        <w:t xml:space="preserve"> walking task</w:t>
      </w:r>
      <w:r w:rsidR="00AA1B96" w:rsidRPr="00804F31">
        <w:rPr>
          <w:rFonts w:eastAsia="Times New Roman"/>
          <w:b/>
          <w:iCs/>
          <w:color w:val="000000"/>
          <w:shd w:val="clear" w:color="auto" w:fill="FFFFFF"/>
        </w:rPr>
        <w:t xml:space="preserve"> we are proposing</w:t>
      </w:r>
      <w:r w:rsidR="00F140B1" w:rsidRPr="00804F31">
        <w:rPr>
          <w:rFonts w:eastAsia="Times New Roman"/>
          <w:b/>
          <w:iCs/>
          <w:color w:val="000000"/>
          <w:shd w:val="clear" w:color="auto" w:fill="FFFFFF"/>
        </w:rPr>
        <w:t xml:space="preserve"> through primarily explicit or strategic means and that this task does not provide a robust sensory prediction error to elicit adaptation even when the bars are distorted </w:t>
      </w:r>
      <w:r w:rsidR="00F140B1" w:rsidRPr="00804F31">
        <w:rPr>
          <w:rFonts w:eastAsia="Times New Roman"/>
          <w:b/>
          <w:iCs/>
          <w:color w:val="000000"/>
          <w:shd w:val="clear" w:color="auto" w:fill="FFFFFF"/>
        </w:rPr>
        <w:fldChar w:fldCharType="begin"/>
      </w:r>
      <w:r w:rsidR="00F140B1" w:rsidRPr="00804F31">
        <w:rPr>
          <w:rFonts w:eastAsia="Times New Roman"/>
          <w:b/>
          <w:iCs/>
          <w:color w:val="000000"/>
          <w:shd w:val="clear" w:color="auto" w:fill="FFFFFF"/>
        </w:rPr>
        <w:instrText xml:space="preserve"> ADDIN ZOTERO_ITEM CSL_CITATION {"citationID":"K8H1DPJF","properties":{"formattedCitation":"(French et al., 2018; Wood et al., 2020)","plainCitation":"(French et al., 2018; Wood et al., 2020)","noteIndex":0},"citationItems":[{"id":234,"uris":["http://zotero.org/users/5226272/items/Z9JRGFSD"],"uri":["http://zotero.org/users/5226272/items/Z9JRGFSD"],"itemData":{"id":234,"type":"article-journal","container-title":"Journal of Neurophysiology","DOI":"10.1152/jn.00252.2018","ISSN":"0022-3077, 1522-1598","issue":"4","journalAbbreviation":"J Neurophysiol","language":"en","page":"1923-1931","source":"Crossref","title":"A locomotor learning paradigm using distorted visual feedback elicits strategic learning","volume":"120","author":[{"family":"French","given":"Margaret A."},{"family":"Morton","given":"Susanne M."},{"family":"Charalambous","given":"Charalambos C."},{"family":"Reisman","given":"Darcy S."}],"issued":{"date-parts":[["2018",10]]}}},{"id":1860,"uris":["http://zotero.org/users/5226272/items/9YRCDLCG"],"uri":["http://zotero.org/users/5226272/items/9YRCDLCG"],"itemData":{"id":1860,"type":"article-journal","abstract":"Studies of upper extremity reaching show that use-dependent plasticity, or learning from repetition, plays an important role in shaping motor behaviors. Yet, the impact of repetition on locomotor learning is unclear, despite the fact that gait is developed and practiced over millions of repetitions. To test if repetition alone can induce storage of a novel walking pattern, we instructed two groups of young healthy subjects to learn an asymmetric walking pattern through two distinct learning paradigms. The first group learned a new pattern through an established visual distortion paradigm, which provided both sensory prediction error and repetition of movement patterns to induce walking aftereffects, and the second received veridical feedback with a target change, which provided only repetition (use-dependent plasticity) to induce aftereffects. When feedback was removed, both groups demonstrated aftereffects in the primary outcome, step asymmetry index. Surprisingly, despite the different task demands, both groups produced similar aftereffect magnitudes, which also had similar rates of decay, suggesting that the addition of sensory prediction errors did not improve storage of learning beyond that induced by the use-dependent process alone. To further characterize the use-dependent process, we conducted a second experiment to quantify aftereffect size in a third group that practiced double the asymmetry magnitude. This new group showed a proportionately greater magnitude of the use-dependent aftereffect. Together, these findings show that the primary driver of storage of a new step length asymmetry during visually-guided locomotor learning is repetition, not sensory prediction error, and this effect scales with the learning magnitude.","container-title":"Journal of Neurophysiology","DOI":"10.1152/jn.00083.2020","ISSN":"0022-3077","note":"publisher: American Physiological Society","source":"journals-physiology-org.udel.idm.oclc.org (Atypon)","title":"Use-Dependent Plasticity Explains Aftereffects in Visually Guided Locomotor Learning of a Novel Step Length Asymmetry","URL":"http://journals.physiology.org/doi/abs/10.1152/jn.00083.2020","author":[{"family":"Wood","given":"Jonathan"},{"family":"Kim","given":"Hyosub"},{"family":"French","given":"Margaret A"},{"family":"Reisman","given":"Darcy S."},{"family":"Morton","given":"Susanne M."}],"accessed":{"date-parts":[["2020",5,20]]},"issued":{"date-parts":[["2020",5,20]]}}}],"schema":"https://github.com/citation-style-language/schema/raw/master/csl-citation.json"} </w:instrText>
      </w:r>
      <w:r w:rsidR="00F140B1" w:rsidRPr="00804F31">
        <w:rPr>
          <w:rFonts w:eastAsia="Times New Roman"/>
          <w:b/>
          <w:iCs/>
          <w:color w:val="000000"/>
          <w:shd w:val="clear" w:color="auto" w:fill="FFFFFF"/>
        </w:rPr>
        <w:fldChar w:fldCharType="separate"/>
      </w:r>
      <w:r w:rsidR="00F140B1" w:rsidRPr="00804F31">
        <w:rPr>
          <w:b/>
          <w:iCs/>
        </w:rPr>
        <w:t>(French et al., 2018; Wood et al., 2020)</w:t>
      </w:r>
      <w:r w:rsidR="00F140B1" w:rsidRPr="00804F31">
        <w:rPr>
          <w:rFonts w:eastAsia="Times New Roman"/>
          <w:b/>
          <w:iCs/>
          <w:color w:val="000000"/>
          <w:shd w:val="clear" w:color="auto" w:fill="FFFFFF"/>
        </w:rPr>
        <w:fldChar w:fldCharType="end"/>
      </w:r>
      <w:r w:rsidR="00F140B1" w:rsidRPr="00804F31">
        <w:rPr>
          <w:rFonts w:eastAsia="Times New Roman"/>
          <w:b/>
          <w:iCs/>
          <w:color w:val="000000"/>
          <w:shd w:val="clear" w:color="auto" w:fill="FFFFFF"/>
        </w:rPr>
        <w:t xml:space="preserve">. For these reasons, we replaced the error-based </w:t>
      </w:r>
      <w:r w:rsidR="00F140B1" w:rsidRPr="00804F31">
        <w:rPr>
          <w:rFonts w:eastAsia="Times New Roman"/>
          <w:b/>
          <w:iCs/>
          <w:color w:val="000000"/>
          <w:shd w:val="clear" w:color="auto" w:fill="FFFFFF"/>
        </w:rPr>
        <w:lastRenderedPageBreak/>
        <w:t>learning component with a strategic component.</w:t>
      </w:r>
      <w:r w:rsidR="00974696" w:rsidRPr="00804F31">
        <w:rPr>
          <w:rFonts w:eastAsia="Times New Roman"/>
          <w:b/>
          <w:iCs/>
          <w:color w:val="000000"/>
          <w:shd w:val="clear" w:color="auto" w:fill="FFFFFF"/>
        </w:rPr>
        <w:t xml:space="preserve"> The use-dependent plasticity component remains the same as in </w:t>
      </w:r>
      <w:proofErr w:type="spellStart"/>
      <w:r w:rsidR="00974696" w:rsidRPr="00804F31">
        <w:rPr>
          <w:rFonts w:eastAsia="Times New Roman"/>
          <w:b/>
          <w:iCs/>
          <w:color w:val="000000"/>
          <w:shd w:val="clear" w:color="auto" w:fill="FFFFFF"/>
        </w:rPr>
        <w:t>Diedrichsen</w:t>
      </w:r>
      <w:proofErr w:type="spellEnd"/>
      <w:r w:rsidR="00974696" w:rsidRPr="00804F31">
        <w:rPr>
          <w:rFonts w:eastAsia="Times New Roman"/>
          <w:b/>
          <w:iCs/>
          <w:color w:val="000000"/>
          <w:shd w:val="clear" w:color="auto" w:fill="FFFFFF"/>
        </w:rPr>
        <w:t xml:space="preserve"> et al. 2010. </w:t>
      </w:r>
      <w:del w:id="10" w:author="Hyosub Kim" w:date="2020-08-25T11:05:00Z">
        <w:r w:rsidR="00974696" w:rsidRPr="00804F31" w:rsidDel="00804F31">
          <w:rPr>
            <w:rFonts w:eastAsia="Times New Roman"/>
            <w:b/>
            <w:iCs/>
            <w:color w:val="000000"/>
            <w:shd w:val="clear" w:color="auto" w:fill="FFFFFF"/>
          </w:rPr>
          <w:delText>However, they did not explicit</w:delText>
        </w:r>
        <w:r w:rsidR="00804F31" w:rsidDel="00804F31">
          <w:rPr>
            <w:rFonts w:eastAsia="Times New Roman"/>
            <w:b/>
            <w:iCs/>
            <w:color w:val="000000"/>
            <w:shd w:val="clear" w:color="auto" w:fill="FFFFFF"/>
          </w:rPr>
          <w:delText>ly</w:delText>
        </w:r>
        <w:r w:rsidR="00974696" w:rsidRPr="00804F31" w:rsidDel="00804F31">
          <w:rPr>
            <w:rFonts w:eastAsia="Times New Roman"/>
            <w:b/>
            <w:iCs/>
            <w:color w:val="000000"/>
            <w:shd w:val="clear" w:color="auto" w:fill="FFFFFF"/>
          </w:rPr>
          <w:delText xml:space="preserve"> test of how movement consistency affects the use-dependent process in this study</w:delText>
        </w:r>
        <w:r w:rsidR="00974696" w:rsidDel="00804F31">
          <w:rPr>
            <w:rFonts w:eastAsia="Times New Roman"/>
            <w:i/>
            <w:iCs/>
            <w:color w:val="000000"/>
            <w:shd w:val="clear" w:color="auto" w:fill="FFFFFF"/>
          </w:rPr>
          <w:delText>.</w:delText>
        </w:r>
      </w:del>
      <w:r w:rsidR="00974696">
        <w:rPr>
          <w:rFonts w:eastAsia="Times New Roman"/>
          <w:i/>
          <w:iCs/>
          <w:color w:val="000000"/>
          <w:shd w:val="clear" w:color="auto" w:fill="FFFFFF"/>
        </w:rPr>
        <w:t xml:space="preserve"> </w:t>
      </w:r>
    </w:p>
    <w:p w14:paraId="1FE44C11" w14:textId="77777777" w:rsidR="00880452" w:rsidRPr="00A5757F" w:rsidRDefault="00880452" w:rsidP="008C3D1E">
      <w:pPr>
        <w:autoSpaceDE w:val="0"/>
        <w:autoSpaceDN w:val="0"/>
        <w:adjustRightInd w:val="0"/>
      </w:pPr>
    </w:p>
    <w:p w14:paraId="0D081551" w14:textId="2A58A742" w:rsidR="00880452" w:rsidRPr="00880452"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se two models upon changes in the consistency of the task. </w:t>
      </w:r>
    </w:p>
    <w:p w14:paraId="4815304A" w14:textId="77777777" w:rsidR="00880452" w:rsidRPr="00A5757F" w:rsidRDefault="00880452" w:rsidP="008B5B26">
      <w:pPr>
        <w:autoSpaceDE w:val="0"/>
        <w:autoSpaceDN w:val="0"/>
        <w:adjustRightInd w:val="0"/>
        <w:ind w:left="360"/>
      </w:pPr>
    </w:p>
    <w:p w14:paraId="118483E5" w14:textId="1C409B84" w:rsidR="002204B3" w:rsidRPr="00804F31" w:rsidRDefault="00452CFA" w:rsidP="002204B3">
      <w:pPr>
        <w:autoSpaceDE w:val="0"/>
        <w:autoSpaceDN w:val="0"/>
        <w:adjustRightInd w:val="0"/>
        <w:ind w:left="360"/>
        <w:rPr>
          <w:b/>
          <w:iCs/>
          <w:rPrChange w:id="11" w:author="Hyosub Kim" w:date="2020-08-25T11:05:00Z">
            <w:rPr>
              <w:i/>
              <w:iCs/>
            </w:rPr>
          </w:rPrChange>
        </w:rPr>
      </w:pPr>
      <w:r w:rsidRPr="00804F31">
        <w:rPr>
          <w:b/>
          <w:iCs/>
          <w:color w:val="000000"/>
          <w:rPrChange w:id="12" w:author="Hyosub Kim" w:date="2020-08-25T11:05:00Z">
            <w:rPr>
              <w:i/>
              <w:iCs/>
              <w:color w:val="000000"/>
            </w:rPr>
          </w:rPrChange>
        </w:rPr>
        <w:t xml:space="preserve">We thank the reviewer for this comment and have now added more clarity to the text in the suggested areas. </w:t>
      </w:r>
      <w:r w:rsidR="007D5510" w:rsidRPr="00804F31">
        <w:rPr>
          <w:b/>
          <w:iCs/>
          <w:color w:val="000000"/>
          <w:rPrChange w:id="13" w:author="Hyosub Kim" w:date="2020-08-25T11:05:00Z">
            <w:rPr>
              <w:i/>
              <w:iCs/>
              <w:color w:val="000000"/>
            </w:rPr>
          </w:rPrChange>
        </w:rPr>
        <w:t>We have now added a sentence in the introduction (lines 44-45, &amp; 52) to make the specific model predictions relative to the current proposed study clear. To address R1’s comments #17 and #18, we added similar clarifications to the model-based methods section (lines 283-284) and the statistical analysis section (lines 290-292), respectively. T</w:t>
      </w:r>
      <w:r w:rsidR="00F140B1" w:rsidRPr="00804F31">
        <w:rPr>
          <w:b/>
          <w:iCs/>
          <w:color w:val="000000"/>
          <w:rPrChange w:id="14" w:author="Hyosub Kim" w:date="2020-08-25T11:05:00Z">
            <w:rPr>
              <w:i/>
              <w:iCs/>
              <w:color w:val="000000"/>
            </w:rPr>
          </w:rPrChange>
        </w:rPr>
        <w:t xml:space="preserve">he two competing model predictions </w:t>
      </w:r>
      <w:r w:rsidR="007D5510" w:rsidRPr="00804F31">
        <w:rPr>
          <w:b/>
          <w:iCs/>
          <w:color w:val="000000"/>
          <w:rPrChange w:id="15" w:author="Hyosub Kim" w:date="2020-08-25T11:05:00Z">
            <w:rPr>
              <w:i/>
              <w:iCs/>
              <w:color w:val="000000"/>
            </w:rPr>
          </w:rPrChange>
        </w:rPr>
        <w:t xml:space="preserve">will be tested </w:t>
      </w:r>
      <w:r w:rsidR="001E3A43" w:rsidRPr="00804F31">
        <w:rPr>
          <w:b/>
          <w:iCs/>
          <w:color w:val="000000"/>
          <w:rPrChange w:id="16" w:author="Hyosub Kim" w:date="2020-08-25T11:05:00Z">
            <w:rPr>
              <w:i/>
              <w:iCs/>
              <w:color w:val="000000"/>
            </w:rPr>
          </w:rPrChange>
        </w:rPr>
        <w:t>by comparing</w:t>
      </w:r>
      <w:r w:rsidR="007D5510" w:rsidRPr="00804F31">
        <w:rPr>
          <w:b/>
          <w:iCs/>
          <w:color w:val="000000"/>
          <w:rPrChange w:id="17" w:author="Hyosub Kim" w:date="2020-08-25T11:05:00Z">
            <w:rPr>
              <w:i/>
              <w:iCs/>
              <w:color w:val="000000"/>
            </w:rPr>
          </w:rPrChange>
        </w:rPr>
        <w:t xml:space="preserve"> the size of the use-dependent aftereffects</w:t>
      </w:r>
      <w:r w:rsidR="001E3A43" w:rsidRPr="00804F31">
        <w:rPr>
          <w:b/>
          <w:iCs/>
          <w:color w:val="000000"/>
          <w:rPrChange w:id="18" w:author="Hyosub Kim" w:date="2020-08-25T11:05:00Z">
            <w:rPr>
              <w:i/>
              <w:iCs/>
              <w:color w:val="000000"/>
            </w:rPr>
          </w:rPrChange>
        </w:rPr>
        <w:t xml:space="preserve"> across conditions</w:t>
      </w:r>
      <w:r w:rsidR="00F140B1" w:rsidRPr="00804F31">
        <w:rPr>
          <w:b/>
          <w:iCs/>
          <w:color w:val="000000"/>
          <w:rPrChange w:id="19" w:author="Hyosub Kim" w:date="2020-08-25T11:05:00Z">
            <w:rPr>
              <w:i/>
              <w:iCs/>
              <w:color w:val="000000"/>
            </w:rPr>
          </w:rPrChange>
        </w:rPr>
        <w:t xml:space="preserve">. The Adaptive Bayesian model predicts aftereffects that depend on the consistency of the Learning phase. </w:t>
      </w:r>
      <w:r w:rsidR="001E3A43" w:rsidRPr="00804F31">
        <w:rPr>
          <w:b/>
          <w:iCs/>
          <w:color w:val="000000"/>
          <w:rPrChange w:id="20" w:author="Hyosub Kim" w:date="2020-08-25T11:05:00Z">
            <w:rPr>
              <w:i/>
              <w:iCs/>
              <w:color w:val="000000"/>
            </w:rPr>
          </w:rPrChange>
        </w:rPr>
        <w:t>Therefore</w:t>
      </w:r>
      <w:r w:rsidR="00F140B1" w:rsidRPr="00804F31">
        <w:rPr>
          <w:b/>
          <w:iCs/>
          <w:color w:val="000000"/>
          <w:rPrChange w:id="21" w:author="Hyosub Kim" w:date="2020-08-25T11:05:00Z">
            <w:rPr>
              <w:i/>
              <w:iCs/>
              <w:color w:val="000000"/>
            </w:rPr>
          </w:rPrChange>
        </w:rPr>
        <w:t xml:space="preserve">, the model predicts a progressive reduction in aftereffects from the Consistent condition to the </w:t>
      </w:r>
      <w:r w:rsidR="007D5510" w:rsidRPr="00804F31">
        <w:rPr>
          <w:b/>
          <w:iCs/>
          <w:color w:val="000000"/>
          <w:rPrChange w:id="22" w:author="Hyosub Kim" w:date="2020-08-25T11:05:00Z">
            <w:rPr>
              <w:i/>
              <w:iCs/>
              <w:color w:val="000000"/>
            </w:rPr>
          </w:rPrChange>
        </w:rPr>
        <w:t>H</w:t>
      </w:r>
      <w:r w:rsidR="00F140B1" w:rsidRPr="00804F31">
        <w:rPr>
          <w:b/>
          <w:iCs/>
          <w:color w:val="000000"/>
          <w:rPrChange w:id="23" w:author="Hyosub Kim" w:date="2020-08-25T11:05:00Z">
            <w:rPr>
              <w:i/>
              <w:iCs/>
              <w:color w:val="000000"/>
            </w:rPr>
          </w:rPrChange>
        </w:rPr>
        <w:t xml:space="preserve">igh Variability condition. However, the Strategy plus Use-Dependent model predicts no significant differences in the aftereffect between the three conditions. </w:t>
      </w:r>
    </w:p>
    <w:p w14:paraId="66E04571" w14:textId="77777777" w:rsidR="00880452" w:rsidRPr="00A5757F" w:rsidRDefault="00880452" w:rsidP="002204B3">
      <w:pPr>
        <w:autoSpaceDE w:val="0"/>
        <w:autoSpaceDN w:val="0"/>
        <w:adjustRightInd w:val="0"/>
      </w:pPr>
    </w:p>
    <w:p w14:paraId="03B8493A" w14:textId="6E83EC05" w:rsidR="00880452" w:rsidRPr="008B5B26" w:rsidRDefault="00880452" w:rsidP="008B5B26">
      <w:pPr>
        <w:pStyle w:val="ListParagraph"/>
        <w:numPr>
          <w:ilvl w:val="0"/>
          <w:numId w:val="1"/>
        </w:numPr>
        <w:autoSpaceDE w:val="0"/>
        <w:autoSpaceDN w:val="0"/>
        <w:adjustRightInd w:val="0"/>
        <w:ind w:left="360"/>
      </w:pPr>
      <w:r w:rsidRPr="00AA6B8D">
        <w:rPr>
          <w:color w:val="000000"/>
        </w:rPr>
        <w:t>This</w:t>
      </w:r>
      <w:r w:rsidRPr="00A5757F">
        <w:rPr>
          <w:color w:val="000000"/>
        </w:rPr>
        <w:t xml:space="preserve"> is not a good idea. The authors should overlay the kinetic and kinematic events to realize that they are not equivalent time points.</w:t>
      </w:r>
    </w:p>
    <w:p w14:paraId="56026FE1" w14:textId="54CA5204" w:rsidR="008B5B26" w:rsidRDefault="008B5B26" w:rsidP="008B5B26">
      <w:pPr>
        <w:autoSpaceDE w:val="0"/>
        <w:autoSpaceDN w:val="0"/>
        <w:adjustRightInd w:val="0"/>
        <w:ind w:left="360"/>
      </w:pPr>
    </w:p>
    <w:p w14:paraId="32E78756" w14:textId="65E77D3B" w:rsidR="008B5B26" w:rsidRPr="00804F31" w:rsidRDefault="007D5510" w:rsidP="008B5B26">
      <w:pPr>
        <w:pStyle w:val="ListParagraph"/>
        <w:autoSpaceDE w:val="0"/>
        <w:autoSpaceDN w:val="0"/>
        <w:adjustRightInd w:val="0"/>
        <w:ind w:left="360"/>
        <w:rPr>
          <w:b/>
          <w:iCs/>
          <w:rPrChange w:id="24" w:author="Hyosub Kim" w:date="2020-08-25T11:05:00Z">
            <w:rPr>
              <w:i/>
              <w:iCs/>
            </w:rPr>
          </w:rPrChange>
        </w:rPr>
      </w:pPr>
      <w:r w:rsidRPr="00804F31">
        <w:rPr>
          <w:b/>
          <w:iCs/>
          <w:rPrChange w:id="25" w:author="Hyosub Kim" w:date="2020-08-25T11:05:00Z">
            <w:rPr>
              <w:i/>
              <w:iCs/>
            </w:rPr>
          </w:rPrChange>
        </w:rPr>
        <w:t xml:space="preserve">We </w:t>
      </w:r>
      <w:del w:id="26" w:author="Hyosub Kim" w:date="2020-08-25T11:06:00Z">
        <w:r w:rsidRPr="00804F31" w:rsidDel="00804F31">
          <w:rPr>
            <w:b/>
            <w:iCs/>
            <w:rPrChange w:id="27" w:author="Hyosub Kim" w:date="2020-08-25T11:05:00Z">
              <w:rPr>
                <w:i/>
                <w:iCs/>
              </w:rPr>
            </w:rPrChange>
          </w:rPr>
          <w:delText xml:space="preserve">thank the reviewer for this correction. </w:delText>
        </w:r>
        <w:r w:rsidR="00A63840" w:rsidRPr="00804F31" w:rsidDel="00804F31">
          <w:rPr>
            <w:b/>
            <w:iCs/>
            <w:rPrChange w:id="28" w:author="Hyosub Kim" w:date="2020-08-25T11:05:00Z">
              <w:rPr>
                <w:i/>
                <w:iCs/>
              </w:rPr>
            </w:rPrChange>
          </w:rPr>
          <w:delText>We</w:delText>
        </w:r>
      </w:del>
      <w:ins w:id="29" w:author="Hyosub Kim" w:date="2020-08-25T11:06:00Z">
        <w:r w:rsidR="00804F31">
          <w:rPr>
            <w:b/>
            <w:iCs/>
          </w:rPr>
          <w:t>agree with the reviewer and</w:t>
        </w:r>
      </w:ins>
      <w:r w:rsidR="00A63840" w:rsidRPr="00804F31">
        <w:rPr>
          <w:b/>
          <w:iCs/>
          <w:rPrChange w:id="30" w:author="Hyosub Kim" w:date="2020-08-25T11:05:00Z">
            <w:rPr>
              <w:i/>
              <w:iCs/>
            </w:rPr>
          </w:rPrChange>
        </w:rPr>
        <w:t xml:space="preserve"> </w:t>
      </w:r>
      <w:r w:rsidR="00302032" w:rsidRPr="00804F31">
        <w:rPr>
          <w:b/>
          <w:iCs/>
          <w:rPrChange w:id="31" w:author="Hyosub Kim" w:date="2020-08-25T11:05:00Z">
            <w:rPr>
              <w:i/>
              <w:iCs/>
            </w:rPr>
          </w:rPrChange>
        </w:rPr>
        <w:t>now</w:t>
      </w:r>
      <w:r w:rsidR="003746FF" w:rsidRPr="00804F31">
        <w:rPr>
          <w:b/>
          <w:iCs/>
          <w:rPrChange w:id="32" w:author="Hyosub Kim" w:date="2020-08-25T11:05:00Z">
            <w:rPr>
              <w:i/>
              <w:iCs/>
            </w:rPr>
          </w:rPrChange>
        </w:rPr>
        <w:t xml:space="preserve"> plan to</w:t>
      </w:r>
      <w:r w:rsidR="00664A22" w:rsidRPr="00804F31">
        <w:rPr>
          <w:b/>
          <w:iCs/>
          <w:rPrChange w:id="33" w:author="Hyosub Kim" w:date="2020-08-25T11:05:00Z">
            <w:rPr>
              <w:i/>
              <w:iCs/>
            </w:rPr>
          </w:rPrChange>
        </w:rPr>
        <w:t xml:space="preserve"> perform event detection with kinematic markers only using </w:t>
      </w:r>
      <w:r w:rsidR="00302032" w:rsidRPr="00804F31">
        <w:rPr>
          <w:b/>
          <w:iCs/>
          <w:rPrChange w:id="34" w:author="Hyosub Kim" w:date="2020-08-25T11:05:00Z">
            <w:rPr>
              <w:i/>
              <w:iCs/>
            </w:rPr>
          </w:rPrChange>
        </w:rPr>
        <w:t>the</w:t>
      </w:r>
      <w:r w:rsidR="00A63840" w:rsidRPr="00804F31">
        <w:rPr>
          <w:b/>
          <w:iCs/>
          <w:rPrChange w:id="35" w:author="Hyosub Kim" w:date="2020-08-25T11:05:00Z">
            <w:rPr>
              <w:i/>
              <w:iCs/>
            </w:rPr>
          </w:rPrChange>
        </w:rPr>
        <w:t xml:space="preserve"> velocity-based tracking algorithm described in </w:t>
      </w:r>
      <w:proofErr w:type="spellStart"/>
      <w:r w:rsidR="00A63840" w:rsidRPr="00804F31">
        <w:rPr>
          <w:b/>
          <w:iCs/>
          <w:rPrChange w:id="36" w:author="Hyosub Kim" w:date="2020-08-25T11:05:00Z">
            <w:rPr>
              <w:i/>
              <w:iCs/>
            </w:rPr>
          </w:rPrChange>
        </w:rPr>
        <w:t>Zeni</w:t>
      </w:r>
      <w:proofErr w:type="spellEnd"/>
      <w:r w:rsidR="00A63840" w:rsidRPr="00804F31">
        <w:rPr>
          <w:b/>
          <w:iCs/>
          <w:rPrChange w:id="37" w:author="Hyosub Kim" w:date="2020-08-25T11:05:00Z">
            <w:rPr>
              <w:i/>
              <w:iCs/>
            </w:rPr>
          </w:rPrChange>
        </w:rPr>
        <w:t xml:space="preserve"> et al (2008). </w:t>
      </w:r>
      <w:r w:rsidR="00F140B1" w:rsidRPr="00804F31">
        <w:rPr>
          <w:b/>
          <w:iCs/>
          <w:rPrChange w:id="38" w:author="Hyosub Kim" w:date="2020-08-25T11:05:00Z">
            <w:rPr>
              <w:i/>
              <w:iCs/>
            </w:rPr>
          </w:rPrChange>
        </w:rPr>
        <w:t xml:space="preserve">This method detects heel strike and toe off events using the velocity of kinematic tracking markers. </w:t>
      </w:r>
      <w:r w:rsidR="00AA1B96" w:rsidRPr="00804F31">
        <w:rPr>
          <w:b/>
          <w:iCs/>
          <w:rPrChange w:id="39" w:author="Hyosub Kim" w:date="2020-08-25T11:05:00Z">
            <w:rPr>
              <w:i/>
              <w:iCs/>
            </w:rPr>
          </w:rPrChange>
        </w:rPr>
        <w:t>We now plan to detect a</w:t>
      </w:r>
      <w:r w:rsidR="00F140B1" w:rsidRPr="00804F31">
        <w:rPr>
          <w:b/>
          <w:iCs/>
          <w:rPrChange w:id="40" w:author="Hyosub Kim" w:date="2020-08-25T11:05:00Z">
            <w:rPr>
              <w:i/>
              <w:iCs/>
            </w:rPr>
          </w:rPrChange>
        </w:rPr>
        <w:t xml:space="preserve"> heel strike when the </w:t>
      </w:r>
      <w:r w:rsidR="002D242E" w:rsidRPr="00804F31">
        <w:rPr>
          <w:b/>
          <w:iCs/>
          <w:rPrChange w:id="41" w:author="Hyosub Kim" w:date="2020-08-25T11:05:00Z">
            <w:rPr>
              <w:i/>
              <w:iCs/>
            </w:rPr>
          </w:rPrChange>
        </w:rPr>
        <w:t xml:space="preserve">heel </w:t>
      </w:r>
      <w:r w:rsidR="00F140B1" w:rsidRPr="00804F31">
        <w:rPr>
          <w:b/>
          <w:iCs/>
          <w:rPrChange w:id="42" w:author="Hyosub Kim" w:date="2020-08-25T11:05:00Z">
            <w:rPr>
              <w:i/>
              <w:iCs/>
            </w:rPr>
          </w:rPrChange>
        </w:rPr>
        <w:t>marker velocity moves from positive to negative and a toe off when the</w:t>
      </w:r>
      <w:r w:rsidR="002D242E" w:rsidRPr="00804F31">
        <w:rPr>
          <w:b/>
          <w:iCs/>
          <w:rPrChange w:id="43" w:author="Hyosub Kim" w:date="2020-08-25T11:05:00Z">
            <w:rPr>
              <w:i/>
              <w:iCs/>
            </w:rPr>
          </w:rPrChange>
        </w:rPr>
        <w:t xml:space="preserve"> toe</w:t>
      </w:r>
      <w:r w:rsidR="00F140B1" w:rsidRPr="00804F31">
        <w:rPr>
          <w:b/>
          <w:iCs/>
          <w:rPrChange w:id="44" w:author="Hyosub Kim" w:date="2020-08-25T11:05:00Z">
            <w:rPr>
              <w:i/>
              <w:iCs/>
            </w:rPr>
          </w:rPrChange>
        </w:rPr>
        <w:t xml:space="preserve"> marker velocity moves from negative to positive. </w:t>
      </w:r>
      <w:r w:rsidR="00AA6B8D" w:rsidRPr="00804F31">
        <w:rPr>
          <w:b/>
          <w:iCs/>
          <w:rPrChange w:id="45" w:author="Hyosub Kim" w:date="2020-08-25T11:05:00Z">
            <w:rPr>
              <w:i/>
              <w:iCs/>
            </w:rPr>
          </w:rPrChange>
        </w:rPr>
        <w:t>We have removed references to kinetic data collection, post-processing, and analysis</w:t>
      </w:r>
      <w:r w:rsidR="002204B3" w:rsidRPr="00804F31">
        <w:rPr>
          <w:b/>
          <w:iCs/>
          <w:rPrChange w:id="46" w:author="Hyosub Kim" w:date="2020-08-25T11:05:00Z">
            <w:rPr>
              <w:i/>
              <w:iCs/>
            </w:rPr>
          </w:rPrChange>
        </w:rPr>
        <w:t xml:space="preserve"> (lines</w:t>
      </w:r>
      <w:r w:rsidR="00E3050D" w:rsidRPr="00804F31">
        <w:rPr>
          <w:b/>
          <w:iCs/>
          <w:rPrChange w:id="47" w:author="Hyosub Kim" w:date="2020-08-25T11:05:00Z">
            <w:rPr>
              <w:i/>
              <w:iCs/>
            </w:rPr>
          </w:rPrChange>
        </w:rPr>
        <w:t xml:space="preserve"> 129-130 &amp; 145-150</w:t>
      </w:r>
      <w:r w:rsidR="002204B3" w:rsidRPr="00804F31">
        <w:rPr>
          <w:b/>
          <w:iCs/>
          <w:rPrChange w:id="48" w:author="Hyosub Kim" w:date="2020-08-25T11:05:00Z">
            <w:rPr>
              <w:i/>
              <w:iCs/>
            </w:rPr>
          </w:rPrChange>
        </w:rPr>
        <w:t>)</w:t>
      </w:r>
      <w:r w:rsidR="008278C8" w:rsidRPr="00804F31">
        <w:rPr>
          <w:b/>
          <w:iCs/>
          <w:rPrChange w:id="49" w:author="Hyosub Kim" w:date="2020-08-25T11:05:00Z">
            <w:rPr>
              <w:i/>
              <w:iCs/>
            </w:rPr>
          </w:rPrChange>
        </w:rPr>
        <w:t xml:space="preserve"> and </w:t>
      </w:r>
      <w:r w:rsidR="00E3050D" w:rsidRPr="00804F31">
        <w:rPr>
          <w:b/>
          <w:iCs/>
          <w:rPrChange w:id="50" w:author="Hyosub Kim" w:date="2020-08-25T11:05:00Z">
            <w:rPr>
              <w:i/>
              <w:iCs/>
            </w:rPr>
          </w:rPrChange>
        </w:rPr>
        <w:t>modified</w:t>
      </w:r>
      <w:r w:rsidR="008278C8" w:rsidRPr="00804F31">
        <w:rPr>
          <w:b/>
          <w:iCs/>
          <w:rPrChange w:id="51" w:author="Hyosub Kim" w:date="2020-08-25T11:05:00Z">
            <w:rPr>
              <w:i/>
              <w:iCs/>
            </w:rPr>
          </w:rPrChange>
        </w:rPr>
        <w:t xml:space="preserve"> the </w:t>
      </w:r>
      <w:r w:rsidR="00E3050D" w:rsidRPr="00804F31">
        <w:rPr>
          <w:b/>
          <w:iCs/>
          <w:rPrChange w:id="52" w:author="Hyosub Kim" w:date="2020-08-25T11:05:00Z">
            <w:rPr>
              <w:i/>
              <w:iCs/>
            </w:rPr>
          </w:rPrChange>
        </w:rPr>
        <w:t xml:space="preserve">Proposed analysis </w:t>
      </w:r>
      <w:r w:rsidR="003746FF" w:rsidRPr="00804F31">
        <w:rPr>
          <w:b/>
          <w:iCs/>
          <w:rPrChange w:id="53" w:author="Hyosub Kim" w:date="2020-08-25T11:05:00Z">
            <w:rPr>
              <w:i/>
              <w:iCs/>
            </w:rPr>
          </w:rPrChange>
        </w:rPr>
        <w:t>pipeline</w:t>
      </w:r>
      <w:r w:rsidR="008278C8" w:rsidRPr="00804F31">
        <w:rPr>
          <w:b/>
          <w:iCs/>
          <w:rPrChange w:id="54" w:author="Hyosub Kim" w:date="2020-08-25T11:05:00Z">
            <w:rPr>
              <w:i/>
              <w:iCs/>
            </w:rPr>
          </w:rPrChange>
        </w:rPr>
        <w:t xml:space="preserve"> section (lines</w:t>
      </w:r>
      <w:r w:rsidR="00E3050D" w:rsidRPr="00804F31">
        <w:rPr>
          <w:b/>
          <w:iCs/>
          <w:rPrChange w:id="55" w:author="Hyosub Kim" w:date="2020-08-25T11:05:00Z">
            <w:rPr>
              <w:i/>
              <w:iCs/>
            </w:rPr>
          </w:rPrChange>
        </w:rPr>
        <w:t xml:space="preserve"> 144-145</w:t>
      </w:r>
      <w:r w:rsidR="008278C8" w:rsidRPr="00804F31">
        <w:rPr>
          <w:b/>
          <w:iCs/>
          <w:rPrChange w:id="56" w:author="Hyosub Kim" w:date="2020-08-25T11:05:00Z">
            <w:rPr>
              <w:i/>
              <w:iCs/>
            </w:rPr>
          </w:rPrChange>
        </w:rPr>
        <w:t>).</w:t>
      </w:r>
    </w:p>
    <w:p w14:paraId="7AF34721" w14:textId="77777777" w:rsidR="008B5B26" w:rsidRDefault="008B5B26" w:rsidP="008B5B26">
      <w:pPr>
        <w:pStyle w:val="ListParagraph"/>
        <w:autoSpaceDE w:val="0"/>
        <w:autoSpaceDN w:val="0"/>
        <w:adjustRightInd w:val="0"/>
        <w:ind w:left="360"/>
      </w:pPr>
    </w:p>
    <w:p w14:paraId="10E7DF6E" w14:textId="149DA26F" w:rsidR="00880452" w:rsidRPr="00A63840" w:rsidRDefault="00880452" w:rsidP="008B5B26">
      <w:pPr>
        <w:pStyle w:val="ListParagraph"/>
        <w:numPr>
          <w:ilvl w:val="0"/>
          <w:numId w:val="1"/>
        </w:numPr>
        <w:autoSpaceDE w:val="0"/>
        <w:autoSpaceDN w:val="0"/>
        <w:adjustRightInd w:val="0"/>
        <w:ind w:left="360"/>
      </w:pPr>
      <w:r w:rsidRPr="002204B3">
        <w:rPr>
          <w:color w:val="000000"/>
        </w:rPr>
        <w:t>Authors</w:t>
      </w:r>
      <w:r w:rsidRPr="00A5757F">
        <w:rPr>
          <w:color w:val="000000"/>
        </w:rPr>
        <w:t xml:space="preserve"> should consider reporting the asymmetry in leading and trailing legs. This will help the reader gain an insight on their use-dependent learning task. Many people have done this decomposition. As an </w:t>
      </w:r>
      <w:proofErr w:type="gramStart"/>
      <w:r w:rsidRPr="00A5757F">
        <w:rPr>
          <w:color w:val="000000"/>
        </w:rPr>
        <w:t>example</w:t>
      </w:r>
      <w:proofErr w:type="gramEnd"/>
      <w:r w:rsidRPr="00A5757F">
        <w:rPr>
          <w:color w:val="000000"/>
        </w:rPr>
        <w:t xml:space="preserve"> see Sanchez et al. 2020 Using asymmetry to your advantage: learning to acquire and accept external assistance during prolonged split-belt walking. </w:t>
      </w:r>
      <w:proofErr w:type="spellStart"/>
      <w:r w:rsidRPr="00A5757F">
        <w:rPr>
          <w:color w:val="000000"/>
        </w:rPr>
        <w:t>doi</w:t>
      </w:r>
      <w:proofErr w:type="spellEnd"/>
      <w:r w:rsidRPr="00A5757F">
        <w:rPr>
          <w:color w:val="000000"/>
        </w:rPr>
        <w:t xml:space="preserve">: https://doi.org/10.1101/2020.04.04.025619 </w:t>
      </w:r>
    </w:p>
    <w:p w14:paraId="7E6D351E" w14:textId="77777777" w:rsidR="00A63840" w:rsidRPr="00A5757F" w:rsidRDefault="00A63840" w:rsidP="00A63840">
      <w:pPr>
        <w:pStyle w:val="ListParagraph"/>
        <w:autoSpaceDE w:val="0"/>
        <w:autoSpaceDN w:val="0"/>
        <w:adjustRightInd w:val="0"/>
        <w:ind w:left="360"/>
      </w:pPr>
    </w:p>
    <w:p w14:paraId="4FEEBB8B" w14:textId="37EB35D4" w:rsidR="00A63840" w:rsidRPr="00804F31" w:rsidRDefault="00941D3E" w:rsidP="008B5B26">
      <w:pPr>
        <w:pStyle w:val="ListParagraph"/>
        <w:autoSpaceDE w:val="0"/>
        <w:autoSpaceDN w:val="0"/>
        <w:adjustRightInd w:val="0"/>
        <w:ind w:left="360"/>
        <w:rPr>
          <w:b/>
          <w:iCs/>
          <w:rPrChange w:id="57" w:author="Hyosub Kim" w:date="2020-08-25T11:06:00Z">
            <w:rPr>
              <w:i/>
              <w:iCs/>
            </w:rPr>
          </w:rPrChange>
        </w:rPr>
      </w:pPr>
      <w:r w:rsidRPr="00804F31">
        <w:rPr>
          <w:b/>
          <w:iCs/>
          <w:rPrChange w:id="58" w:author="Hyosub Kim" w:date="2020-08-25T11:06:00Z">
            <w:rPr>
              <w:i/>
              <w:iCs/>
            </w:rPr>
          </w:rPrChange>
        </w:rPr>
        <w:t xml:space="preserve">We thank the reviewer for this </w:t>
      </w:r>
      <w:r w:rsidR="00F140B1" w:rsidRPr="00804F31">
        <w:rPr>
          <w:b/>
          <w:iCs/>
          <w:rPrChange w:id="59" w:author="Hyosub Kim" w:date="2020-08-25T11:06:00Z">
            <w:rPr>
              <w:i/>
              <w:iCs/>
            </w:rPr>
          </w:rPrChange>
        </w:rPr>
        <w:t>suggestion,</w:t>
      </w:r>
      <w:r w:rsidRPr="00804F31">
        <w:rPr>
          <w:b/>
          <w:iCs/>
          <w:rPrChange w:id="60" w:author="Hyosub Kim" w:date="2020-08-25T11:06:00Z">
            <w:rPr>
              <w:i/>
              <w:iCs/>
            </w:rPr>
          </w:rPrChange>
        </w:rPr>
        <w:t xml:space="preserve"> and</w:t>
      </w:r>
      <w:r w:rsidR="00257B0C" w:rsidRPr="00804F31">
        <w:rPr>
          <w:b/>
          <w:iCs/>
          <w:rPrChange w:id="61" w:author="Hyosub Kim" w:date="2020-08-25T11:06:00Z">
            <w:rPr>
              <w:i/>
              <w:iCs/>
            </w:rPr>
          </w:rPrChange>
        </w:rPr>
        <w:t xml:space="preserve"> we </w:t>
      </w:r>
      <w:r w:rsidR="00664A22" w:rsidRPr="00804F31">
        <w:rPr>
          <w:b/>
          <w:iCs/>
          <w:rPrChange w:id="62" w:author="Hyosub Kim" w:date="2020-08-25T11:06:00Z">
            <w:rPr>
              <w:i/>
              <w:iCs/>
            </w:rPr>
          </w:rPrChange>
        </w:rPr>
        <w:t xml:space="preserve">have </w:t>
      </w:r>
      <w:r w:rsidR="002204B3" w:rsidRPr="00804F31">
        <w:rPr>
          <w:b/>
          <w:iCs/>
          <w:rPrChange w:id="63" w:author="Hyosub Kim" w:date="2020-08-25T11:06:00Z">
            <w:rPr>
              <w:i/>
              <w:iCs/>
            </w:rPr>
          </w:rPrChange>
        </w:rPr>
        <w:t xml:space="preserve">now </w:t>
      </w:r>
      <w:r w:rsidR="00257B0C" w:rsidRPr="00804F31">
        <w:rPr>
          <w:b/>
          <w:iCs/>
          <w:rPrChange w:id="64" w:author="Hyosub Kim" w:date="2020-08-25T11:06:00Z">
            <w:rPr>
              <w:i/>
              <w:iCs/>
            </w:rPr>
          </w:rPrChange>
        </w:rPr>
        <w:t>add</w:t>
      </w:r>
      <w:r w:rsidR="00664A22" w:rsidRPr="00804F31">
        <w:rPr>
          <w:b/>
          <w:iCs/>
          <w:rPrChange w:id="65" w:author="Hyosub Kim" w:date="2020-08-25T11:06:00Z">
            <w:rPr>
              <w:i/>
              <w:iCs/>
            </w:rPr>
          </w:rPrChange>
        </w:rPr>
        <w:t>ed</w:t>
      </w:r>
      <w:r w:rsidR="00257B0C" w:rsidRPr="00804F31">
        <w:rPr>
          <w:b/>
          <w:iCs/>
          <w:rPrChange w:id="66" w:author="Hyosub Kim" w:date="2020-08-25T11:06:00Z">
            <w:rPr>
              <w:i/>
              <w:iCs/>
            </w:rPr>
          </w:rPrChange>
        </w:rPr>
        <w:t xml:space="preserve"> </w:t>
      </w:r>
      <w:r w:rsidR="002204B3" w:rsidRPr="00804F31">
        <w:rPr>
          <w:b/>
          <w:iCs/>
          <w:rPrChange w:id="67" w:author="Hyosub Kim" w:date="2020-08-25T11:06:00Z">
            <w:rPr>
              <w:i/>
              <w:iCs/>
            </w:rPr>
          </w:rPrChange>
        </w:rPr>
        <w:t xml:space="preserve">this analysis to our </w:t>
      </w:r>
      <w:r w:rsidR="00E3050D" w:rsidRPr="00804F31">
        <w:rPr>
          <w:b/>
          <w:iCs/>
          <w:rPrChange w:id="68" w:author="Hyosub Kim" w:date="2020-08-25T11:06:00Z">
            <w:rPr>
              <w:i/>
              <w:iCs/>
            </w:rPr>
          </w:rPrChange>
        </w:rPr>
        <w:t>Proposed analysis pipeline</w:t>
      </w:r>
      <w:r w:rsidR="002204B3" w:rsidRPr="00804F31">
        <w:rPr>
          <w:b/>
          <w:iCs/>
          <w:rPrChange w:id="69" w:author="Hyosub Kim" w:date="2020-08-25T11:06:00Z">
            <w:rPr>
              <w:i/>
              <w:iCs/>
            </w:rPr>
          </w:rPrChange>
        </w:rPr>
        <w:t xml:space="preserve"> section</w:t>
      </w:r>
      <w:r w:rsidR="00340831" w:rsidRPr="00804F31">
        <w:rPr>
          <w:b/>
          <w:iCs/>
          <w:rPrChange w:id="70" w:author="Hyosub Kim" w:date="2020-08-25T11:06:00Z">
            <w:rPr>
              <w:i/>
              <w:iCs/>
            </w:rPr>
          </w:rPrChange>
        </w:rPr>
        <w:t xml:space="preserve"> (lines 150-153)</w:t>
      </w:r>
      <w:r w:rsidR="002204B3" w:rsidRPr="00804F31">
        <w:rPr>
          <w:b/>
          <w:iCs/>
          <w:rPrChange w:id="71" w:author="Hyosub Kim" w:date="2020-08-25T11:06:00Z">
            <w:rPr>
              <w:i/>
              <w:iCs/>
            </w:rPr>
          </w:rPrChange>
        </w:rPr>
        <w:t xml:space="preserve">. </w:t>
      </w:r>
      <w:r w:rsidRPr="00804F31">
        <w:rPr>
          <w:b/>
          <w:iCs/>
          <w:rPrChange w:id="72" w:author="Hyosub Kim" w:date="2020-08-25T11:06:00Z">
            <w:rPr>
              <w:i/>
              <w:iCs/>
            </w:rPr>
          </w:rPrChange>
        </w:rPr>
        <w:t xml:space="preserve">Although we are unable to </w:t>
      </w:r>
      <w:r w:rsidR="002D242E" w:rsidRPr="00804F31">
        <w:rPr>
          <w:b/>
          <w:iCs/>
          <w:rPrChange w:id="73" w:author="Hyosub Kim" w:date="2020-08-25T11:06:00Z">
            <w:rPr>
              <w:i/>
              <w:iCs/>
            </w:rPr>
          </w:rPrChange>
        </w:rPr>
        <w:t>perform</w:t>
      </w:r>
      <w:r w:rsidRPr="00804F31">
        <w:rPr>
          <w:b/>
          <w:iCs/>
          <w:rPrChange w:id="74" w:author="Hyosub Kim" w:date="2020-08-25T11:06:00Z">
            <w:rPr>
              <w:i/>
              <w:iCs/>
            </w:rPr>
          </w:rPrChange>
        </w:rPr>
        <w:t xml:space="preserve"> this analysis for the pilot data because of the marker set we used (see lines 133-134), w</w:t>
      </w:r>
      <w:r w:rsidR="002204B3" w:rsidRPr="00804F31">
        <w:rPr>
          <w:b/>
          <w:iCs/>
          <w:rPrChange w:id="75" w:author="Hyosub Kim" w:date="2020-08-25T11:06:00Z">
            <w:rPr>
              <w:i/>
              <w:iCs/>
            </w:rPr>
          </w:rPrChange>
        </w:rPr>
        <w:t xml:space="preserve">e will add markers for the </w:t>
      </w:r>
      <w:r w:rsidR="00257B0C" w:rsidRPr="00804F31">
        <w:rPr>
          <w:b/>
          <w:iCs/>
          <w:rPrChange w:id="76" w:author="Hyosub Kim" w:date="2020-08-25T11:06:00Z">
            <w:rPr>
              <w:i/>
              <w:iCs/>
            </w:rPr>
          </w:rPrChange>
        </w:rPr>
        <w:t xml:space="preserve">bilateral greater trochanter </w:t>
      </w:r>
      <w:r w:rsidR="002204B3" w:rsidRPr="00804F31">
        <w:rPr>
          <w:b/>
          <w:iCs/>
          <w:rPrChange w:id="77" w:author="Hyosub Kim" w:date="2020-08-25T11:06:00Z">
            <w:rPr>
              <w:i/>
              <w:iCs/>
            </w:rPr>
          </w:rPrChange>
        </w:rPr>
        <w:t xml:space="preserve">and the </w:t>
      </w:r>
      <w:r w:rsidR="001D30E8" w:rsidRPr="00804F31">
        <w:rPr>
          <w:b/>
          <w:iCs/>
          <w:rPrChange w:id="78" w:author="Hyosub Kim" w:date="2020-08-25T11:06:00Z">
            <w:rPr>
              <w:i/>
              <w:iCs/>
            </w:rPr>
          </w:rPrChange>
        </w:rPr>
        <w:t xml:space="preserve">bilateral lateral knees </w:t>
      </w:r>
      <w:r w:rsidR="00257B0C" w:rsidRPr="00804F31">
        <w:rPr>
          <w:b/>
          <w:iCs/>
          <w:rPrChange w:id="79" w:author="Hyosub Kim" w:date="2020-08-25T11:06:00Z">
            <w:rPr>
              <w:i/>
              <w:iCs/>
            </w:rPr>
          </w:rPrChange>
        </w:rPr>
        <w:t xml:space="preserve">(lines </w:t>
      </w:r>
      <w:r w:rsidR="00E3050D" w:rsidRPr="00804F31">
        <w:rPr>
          <w:b/>
          <w:iCs/>
          <w:rPrChange w:id="80" w:author="Hyosub Kim" w:date="2020-08-25T11:06:00Z">
            <w:rPr>
              <w:i/>
              <w:iCs/>
            </w:rPr>
          </w:rPrChange>
        </w:rPr>
        <w:t>133-134</w:t>
      </w:r>
      <w:r w:rsidR="00257B0C" w:rsidRPr="00804F31">
        <w:rPr>
          <w:b/>
          <w:iCs/>
          <w:rPrChange w:id="81" w:author="Hyosub Kim" w:date="2020-08-25T11:06:00Z">
            <w:rPr>
              <w:i/>
              <w:iCs/>
            </w:rPr>
          </w:rPrChange>
        </w:rPr>
        <w:t>)</w:t>
      </w:r>
      <w:r w:rsidR="00664A22" w:rsidRPr="00804F31">
        <w:rPr>
          <w:b/>
          <w:iCs/>
          <w:rPrChange w:id="82" w:author="Hyosub Kim" w:date="2020-08-25T11:06:00Z">
            <w:rPr>
              <w:i/>
              <w:iCs/>
            </w:rPr>
          </w:rPrChange>
        </w:rPr>
        <w:t xml:space="preserve"> so </w:t>
      </w:r>
      <w:r w:rsidR="001D30E8" w:rsidRPr="00804F31">
        <w:rPr>
          <w:b/>
          <w:iCs/>
          <w:rPrChange w:id="83" w:author="Hyosub Kim" w:date="2020-08-25T11:06:00Z">
            <w:rPr>
              <w:i/>
              <w:iCs/>
            </w:rPr>
          </w:rPrChange>
        </w:rPr>
        <w:t xml:space="preserve">we can accomplish this analysis when we perform the experiment. We have also added the specific analysis of </w:t>
      </w:r>
      <w:r w:rsidR="00E3050D" w:rsidRPr="00804F31">
        <w:rPr>
          <w:b/>
          <w:iCs/>
          <w:rPrChange w:id="84" w:author="Hyosub Kim" w:date="2020-08-25T11:06:00Z">
            <w:rPr>
              <w:i/>
              <w:iCs/>
            </w:rPr>
          </w:rPrChange>
        </w:rPr>
        <w:t>leading and trailing</w:t>
      </w:r>
      <w:r w:rsidR="001D30E8" w:rsidRPr="00804F31">
        <w:rPr>
          <w:b/>
          <w:iCs/>
          <w:rPrChange w:id="85" w:author="Hyosub Kim" w:date="2020-08-25T11:06:00Z">
            <w:rPr>
              <w:i/>
              <w:iCs/>
            </w:rPr>
          </w:rPrChange>
        </w:rPr>
        <w:t xml:space="preserve"> leg asymmetry to </w:t>
      </w:r>
      <w:r w:rsidR="00664A22" w:rsidRPr="00804F31">
        <w:rPr>
          <w:b/>
          <w:iCs/>
          <w:rPrChange w:id="86" w:author="Hyosub Kim" w:date="2020-08-25T11:06:00Z">
            <w:rPr>
              <w:i/>
              <w:iCs/>
            </w:rPr>
          </w:rPrChange>
        </w:rPr>
        <w:t xml:space="preserve">the </w:t>
      </w:r>
      <w:r w:rsidR="00304D09" w:rsidRPr="00804F31">
        <w:rPr>
          <w:b/>
          <w:iCs/>
          <w:rPrChange w:id="87" w:author="Hyosub Kim" w:date="2020-08-25T11:06:00Z">
            <w:rPr>
              <w:i/>
              <w:iCs/>
            </w:rPr>
          </w:rPrChange>
        </w:rPr>
        <w:t>Proposed</w:t>
      </w:r>
      <w:r w:rsidR="001D30E8" w:rsidRPr="00804F31">
        <w:rPr>
          <w:b/>
          <w:iCs/>
          <w:rPrChange w:id="88" w:author="Hyosub Kim" w:date="2020-08-25T11:06:00Z">
            <w:rPr>
              <w:i/>
              <w:iCs/>
            </w:rPr>
          </w:rPrChange>
        </w:rPr>
        <w:t xml:space="preserve"> </w:t>
      </w:r>
      <w:r w:rsidR="00664A22" w:rsidRPr="00804F31">
        <w:rPr>
          <w:b/>
          <w:iCs/>
          <w:rPrChange w:id="89" w:author="Hyosub Kim" w:date="2020-08-25T11:06:00Z">
            <w:rPr>
              <w:i/>
              <w:iCs/>
            </w:rPr>
          </w:rPrChange>
        </w:rPr>
        <w:t xml:space="preserve">analysis </w:t>
      </w:r>
      <w:r w:rsidR="00304D09" w:rsidRPr="00804F31">
        <w:rPr>
          <w:b/>
          <w:iCs/>
          <w:rPrChange w:id="90" w:author="Hyosub Kim" w:date="2020-08-25T11:06:00Z">
            <w:rPr>
              <w:i/>
              <w:iCs/>
            </w:rPr>
          </w:rPrChange>
        </w:rPr>
        <w:t xml:space="preserve">pipeline </w:t>
      </w:r>
      <w:r w:rsidR="001D30E8" w:rsidRPr="00804F31">
        <w:rPr>
          <w:b/>
          <w:iCs/>
          <w:rPrChange w:id="91" w:author="Hyosub Kim" w:date="2020-08-25T11:06:00Z">
            <w:rPr>
              <w:i/>
              <w:iCs/>
            </w:rPr>
          </w:rPrChange>
        </w:rPr>
        <w:t>section (line</w:t>
      </w:r>
      <w:r w:rsidR="00E3050D" w:rsidRPr="00804F31">
        <w:rPr>
          <w:b/>
          <w:iCs/>
          <w:rPrChange w:id="92" w:author="Hyosub Kim" w:date="2020-08-25T11:06:00Z">
            <w:rPr>
              <w:i/>
              <w:iCs/>
            </w:rPr>
          </w:rPrChange>
        </w:rPr>
        <w:t>s 150-151</w:t>
      </w:r>
      <w:r w:rsidR="001D30E8" w:rsidRPr="00804F31">
        <w:rPr>
          <w:b/>
          <w:iCs/>
          <w:rPrChange w:id="93" w:author="Hyosub Kim" w:date="2020-08-25T11:06:00Z">
            <w:rPr>
              <w:i/>
              <w:iCs/>
            </w:rPr>
          </w:rPrChange>
        </w:rPr>
        <w:t>). W</w:t>
      </w:r>
      <w:r w:rsidR="00664A22" w:rsidRPr="00804F31">
        <w:rPr>
          <w:b/>
          <w:iCs/>
          <w:rPrChange w:id="94" w:author="Hyosub Kim" w:date="2020-08-25T11:06:00Z">
            <w:rPr>
              <w:i/>
              <w:iCs/>
            </w:rPr>
          </w:rPrChange>
        </w:rPr>
        <w:t>e</w:t>
      </w:r>
      <w:r w:rsidR="001D30E8" w:rsidRPr="00804F31">
        <w:rPr>
          <w:b/>
          <w:iCs/>
          <w:rPrChange w:id="95" w:author="Hyosub Kim" w:date="2020-08-25T11:06:00Z">
            <w:rPr>
              <w:i/>
              <w:iCs/>
            </w:rPr>
          </w:rPrChange>
        </w:rPr>
        <w:t xml:space="preserve"> now plan to report this analysis so the reader can gain insight on the use-dependent</w:t>
      </w:r>
      <w:r w:rsidR="00304D09" w:rsidRPr="00804F31">
        <w:rPr>
          <w:b/>
          <w:iCs/>
          <w:rPrChange w:id="96" w:author="Hyosub Kim" w:date="2020-08-25T11:06:00Z">
            <w:rPr>
              <w:i/>
              <w:iCs/>
            </w:rPr>
          </w:rPrChange>
        </w:rPr>
        <w:t xml:space="preserve"> learning</w:t>
      </w:r>
      <w:r w:rsidR="001D30E8" w:rsidRPr="00804F31">
        <w:rPr>
          <w:b/>
          <w:iCs/>
          <w:rPrChange w:id="97" w:author="Hyosub Kim" w:date="2020-08-25T11:06:00Z">
            <w:rPr>
              <w:i/>
              <w:iCs/>
            </w:rPr>
          </w:rPrChange>
        </w:rPr>
        <w:t xml:space="preserve"> task in a figure (lines</w:t>
      </w:r>
      <w:r w:rsidR="00340831" w:rsidRPr="00804F31">
        <w:rPr>
          <w:b/>
          <w:iCs/>
          <w:rPrChange w:id="98" w:author="Hyosub Kim" w:date="2020-08-25T11:06:00Z">
            <w:rPr>
              <w:i/>
              <w:iCs/>
            </w:rPr>
          </w:rPrChange>
        </w:rPr>
        <w:t xml:space="preserve"> 153-154</w:t>
      </w:r>
      <w:r w:rsidR="001D30E8" w:rsidRPr="00804F31">
        <w:rPr>
          <w:b/>
          <w:iCs/>
          <w:rPrChange w:id="99" w:author="Hyosub Kim" w:date="2020-08-25T11:06:00Z">
            <w:rPr>
              <w:i/>
              <w:iCs/>
            </w:rPr>
          </w:rPrChange>
        </w:rPr>
        <w:t>)</w:t>
      </w:r>
      <w:r w:rsidR="00F140B1" w:rsidRPr="00804F31">
        <w:rPr>
          <w:b/>
          <w:iCs/>
          <w:rPrChange w:id="100" w:author="Hyosub Kim" w:date="2020-08-25T11:06:00Z">
            <w:rPr>
              <w:i/>
              <w:iCs/>
            </w:rPr>
          </w:rPrChange>
        </w:rPr>
        <w:t xml:space="preserve"> as the reviewer suggests.</w:t>
      </w:r>
    </w:p>
    <w:p w14:paraId="19713E0D" w14:textId="77777777" w:rsidR="00A63840" w:rsidRPr="00A5757F" w:rsidRDefault="00A63840" w:rsidP="008B5B26">
      <w:pPr>
        <w:pStyle w:val="ListParagraph"/>
        <w:autoSpaceDE w:val="0"/>
        <w:autoSpaceDN w:val="0"/>
        <w:adjustRightInd w:val="0"/>
        <w:ind w:left="360"/>
      </w:pPr>
    </w:p>
    <w:p w14:paraId="201807B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Consider defining SAI in terms of long and short step length to help the reader contrast the authors results to previous findings. </w:t>
      </w:r>
    </w:p>
    <w:p w14:paraId="54ED15A7" w14:textId="77777777" w:rsidR="00880452" w:rsidRPr="00A5757F" w:rsidRDefault="00880452" w:rsidP="008B5B26">
      <w:pPr>
        <w:pStyle w:val="ListParagraph"/>
        <w:autoSpaceDE w:val="0"/>
        <w:autoSpaceDN w:val="0"/>
        <w:adjustRightInd w:val="0"/>
        <w:ind w:left="360"/>
      </w:pPr>
    </w:p>
    <w:p w14:paraId="26649285" w14:textId="5AD250C0" w:rsidR="00880452" w:rsidRPr="00804F31" w:rsidRDefault="006611FC" w:rsidP="008B5B26">
      <w:pPr>
        <w:pStyle w:val="ListParagraph"/>
        <w:autoSpaceDE w:val="0"/>
        <w:autoSpaceDN w:val="0"/>
        <w:adjustRightInd w:val="0"/>
        <w:ind w:left="360"/>
        <w:rPr>
          <w:b/>
          <w:iCs/>
          <w:color w:val="000000"/>
          <w:rPrChange w:id="101" w:author="Hyosub Kim" w:date="2020-08-25T11:07:00Z">
            <w:rPr>
              <w:i/>
              <w:iCs/>
              <w:color w:val="000000"/>
            </w:rPr>
          </w:rPrChange>
        </w:rPr>
      </w:pPr>
      <w:r w:rsidRPr="00804F31">
        <w:rPr>
          <w:b/>
          <w:iCs/>
          <w:color w:val="000000"/>
          <w:rPrChange w:id="102" w:author="Hyosub Kim" w:date="2020-08-25T11:07:00Z">
            <w:rPr>
              <w:i/>
              <w:iCs/>
              <w:color w:val="000000"/>
            </w:rPr>
          </w:rPrChange>
        </w:rPr>
        <w:lastRenderedPageBreak/>
        <w:t xml:space="preserve">This change has been made </w:t>
      </w:r>
      <w:r w:rsidR="001D30E8" w:rsidRPr="00804F31">
        <w:rPr>
          <w:b/>
          <w:iCs/>
          <w:color w:val="000000"/>
          <w:rPrChange w:id="103" w:author="Hyosub Kim" w:date="2020-08-25T11:07:00Z">
            <w:rPr>
              <w:i/>
              <w:iCs/>
              <w:color w:val="000000"/>
            </w:rPr>
          </w:rPrChange>
        </w:rPr>
        <w:t xml:space="preserve">to equation 1. A </w:t>
      </w:r>
      <w:r w:rsidRPr="00804F31">
        <w:rPr>
          <w:b/>
          <w:iCs/>
          <w:color w:val="000000"/>
          <w:rPrChange w:id="104" w:author="Hyosub Kim" w:date="2020-08-25T11:07:00Z">
            <w:rPr>
              <w:i/>
              <w:iCs/>
              <w:color w:val="000000"/>
            </w:rPr>
          </w:rPrChange>
        </w:rPr>
        <w:t xml:space="preserve">sentence is added to </w:t>
      </w:r>
      <w:r w:rsidR="001D30E8" w:rsidRPr="00804F31">
        <w:rPr>
          <w:b/>
          <w:iCs/>
          <w:color w:val="000000"/>
          <w:rPrChange w:id="105" w:author="Hyosub Kim" w:date="2020-08-25T11:07:00Z">
            <w:rPr>
              <w:i/>
              <w:iCs/>
              <w:color w:val="000000"/>
            </w:rPr>
          </w:rPrChange>
        </w:rPr>
        <w:t>the proposed analysis pipeline section (</w:t>
      </w:r>
      <w:r w:rsidRPr="00804F31">
        <w:rPr>
          <w:b/>
          <w:iCs/>
          <w:color w:val="000000"/>
          <w:rPrChange w:id="106" w:author="Hyosub Kim" w:date="2020-08-25T11:07:00Z">
            <w:rPr>
              <w:i/>
              <w:iCs/>
              <w:color w:val="000000"/>
            </w:rPr>
          </w:rPrChange>
        </w:rPr>
        <w:t>line</w:t>
      </w:r>
      <w:r w:rsidR="00340831" w:rsidRPr="00804F31">
        <w:rPr>
          <w:b/>
          <w:iCs/>
          <w:color w:val="000000"/>
          <w:rPrChange w:id="107" w:author="Hyosub Kim" w:date="2020-08-25T11:07:00Z">
            <w:rPr>
              <w:i/>
              <w:iCs/>
              <w:color w:val="000000"/>
            </w:rPr>
          </w:rPrChange>
        </w:rPr>
        <w:t xml:space="preserve"> 160</w:t>
      </w:r>
      <w:r w:rsidR="001D30E8" w:rsidRPr="00804F31">
        <w:rPr>
          <w:b/>
          <w:iCs/>
          <w:color w:val="000000"/>
          <w:rPrChange w:id="108" w:author="Hyosub Kim" w:date="2020-08-25T11:07:00Z">
            <w:rPr>
              <w:i/>
              <w:iCs/>
              <w:color w:val="000000"/>
            </w:rPr>
          </w:rPrChange>
        </w:rPr>
        <w:t xml:space="preserve">) </w:t>
      </w:r>
      <w:r w:rsidRPr="00804F31">
        <w:rPr>
          <w:b/>
          <w:iCs/>
          <w:color w:val="000000"/>
          <w:rPrChange w:id="109" w:author="Hyosub Kim" w:date="2020-08-25T11:07:00Z">
            <w:rPr>
              <w:i/>
              <w:iCs/>
              <w:color w:val="000000"/>
            </w:rPr>
          </w:rPrChange>
        </w:rPr>
        <w:t xml:space="preserve">for clarification. </w:t>
      </w:r>
    </w:p>
    <w:p w14:paraId="7B55AC8A" w14:textId="77777777" w:rsidR="00880452" w:rsidRPr="00A5757F" w:rsidRDefault="00880452" w:rsidP="008B5B26">
      <w:pPr>
        <w:pStyle w:val="ListParagraph"/>
        <w:autoSpaceDE w:val="0"/>
        <w:autoSpaceDN w:val="0"/>
        <w:adjustRightInd w:val="0"/>
        <w:ind w:left="360"/>
      </w:pPr>
    </w:p>
    <w:p w14:paraId="20C91B20"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should indicate that by design, the asymmetry is always positive. </w:t>
      </w:r>
    </w:p>
    <w:p w14:paraId="5E22712A" w14:textId="77777777" w:rsidR="00880452" w:rsidRPr="00A5757F" w:rsidRDefault="00880452" w:rsidP="008B5B26">
      <w:pPr>
        <w:pStyle w:val="ListParagraph"/>
        <w:autoSpaceDE w:val="0"/>
        <w:autoSpaceDN w:val="0"/>
        <w:adjustRightInd w:val="0"/>
        <w:ind w:left="360"/>
      </w:pPr>
    </w:p>
    <w:p w14:paraId="6A5C5097" w14:textId="3EB7682D" w:rsidR="00880452" w:rsidRPr="00804F31" w:rsidRDefault="001D30E8" w:rsidP="008B5B26">
      <w:pPr>
        <w:pStyle w:val="ListParagraph"/>
        <w:autoSpaceDE w:val="0"/>
        <w:autoSpaceDN w:val="0"/>
        <w:adjustRightInd w:val="0"/>
        <w:ind w:left="360"/>
        <w:rPr>
          <w:b/>
          <w:iCs/>
          <w:color w:val="000000"/>
          <w:rPrChange w:id="110" w:author="Hyosub Kim" w:date="2020-08-25T11:07:00Z">
            <w:rPr>
              <w:i/>
              <w:iCs/>
              <w:color w:val="000000"/>
            </w:rPr>
          </w:rPrChange>
        </w:rPr>
      </w:pPr>
      <w:del w:id="111" w:author="Hyosub Kim" w:date="2020-08-25T11:07:00Z">
        <w:r w:rsidRPr="00804F31" w:rsidDel="00804F31">
          <w:rPr>
            <w:b/>
            <w:iCs/>
            <w:color w:val="000000"/>
            <w:rPrChange w:id="112" w:author="Hyosub Kim" w:date="2020-08-25T11:07:00Z">
              <w:rPr>
                <w:i/>
                <w:iCs/>
                <w:color w:val="000000"/>
              </w:rPr>
            </w:rPrChange>
          </w:rPr>
          <w:delText>We now add a statement to this effect</w:delText>
        </w:r>
      </w:del>
      <w:ins w:id="113" w:author="Hyosub Kim" w:date="2020-08-25T11:07:00Z">
        <w:r w:rsidR="00804F31">
          <w:rPr>
            <w:b/>
            <w:iCs/>
            <w:color w:val="000000"/>
          </w:rPr>
          <w:t>This has been added to</w:t>
        </w:r>
      </w:ins>
      <w:del w:id="114" w:author="Hyosub Kim" w:date="2020-08-25T11:07:00Z">
        <w:r w:rsidRPr="00804F31" w:rsidDel="00804F31">
          <w:rPr>
            <w:b/>
            <w:iCs/>
            <w:color w:val="000000"/>
            <w:rPrChange w:id="115" w:author="Hyosub Kim" w:date="2020-08-25T11:07:00Z">
              <w:rPr>
                <w:i/>
                <w:iCs/>
                <w:color w:val="000000"/>
              </w:rPr>
            </w:rPrChange>
          </w:rPr>
          <w:delText xml:space="preserve"> in</w:delText>
        </w:r>
      </w:del>
      <w:r w:rsidRPr="00804F31">
        <w:rPr>
          <w:b/>
          <w:iCs/>
          <w:color w:val="000000"/>
          <w:rPrChange w:id="116" w:author="Hyosub Kim" w:date="2020-08-25T11:07:00Z">
            <w:rPr>
              <w:i/>
              <w:iCs/>
              <w:color w:val="000000"/>
            </w:rPr>
          </w:rPrChange>
        </w:rPr>
        <w:t xml:space="preserve"> the </w:t>
      </w:r>
      <w:r w:rsidR="00F140B1" w:rsidRPr="00804F31">
        <w:rPr>
          <w:b/>
          <w:iCs/>
          <w:color w:val="000000"/>
          <w:rPrChange w:id="117" w:author="Hyosub Kim" w:date="2020-08-25T11:07:00Z">
            <w:rPr>
              <w:i/>
              <w:iCs/>
              <w:color w:val="000000"/>
            </w:rPr>
          </w:rPrChange>
        </w:rPr>
        <w:t>P</w:t>
      </w:r>
      <w:r w:rsidRPr="00804F31">
        <w:rPr>
          <w:b/>
          <w:iCs/>
          <w:color w:val="000000"/>
          <w:rPrChange w:id="118" w:author="Hyosub Kim" w:date="2020-08-25T11:07:00Z">
            <w:rPr>
              <w:i/>
              <w:iCs/>
              <w:color w:val="000000"/>
            </w:rPr>
          </w:rPrChange>
        </w:rPr>
        <w:t>roposed analysis pipeline section (line</w:t>
      </w:r>
      <w:r w:rsidR="00340831" w:rsidRPr="00804F31">
        <w:rPr>
          <w:b/>
          <w:iCs/>
          <w:color w:val="000000"/>
          <w:rPrChange w:id="119" w:author="Hyosub Kim" w:date="2020-08-25T11:07:00Z">
            <w:rPr>
              <w:i/>
              <w:iCs/>
              <w:color w:val="000000"/>
            </w:rPr>
          </w:rPrChange>
        </w:rPr>
        <w:t>s 165-166</w:t>
      </w:r>
      <w:r w:rsidRPr="00804F31">
        <w:rPr>
          <w:b/>
          <w:iCs/>
          <w:color w:val="000000"/>
          <w:rPrChange w:id="120" w:author="Hyosub Kim" w:date="2020-08-25T11:07:00Z">
            <w:rPr>
              <w:i/>
              <w:iCs/>
              <w:color w:val="000000"/>
            </w:rPr>
          </w:rPrChange>
        </w:rPr>
        <w:t>).</w:t>
      </w:r>
    </w:p>
    <w:p w14:paraId="728CA61E" w14:textId="77777777" w:rsidR="00880452" w:rsidRPr="00A5757F" w:rsidRDefault="00880452" w:rsidP="008B5B26">
      <w:pPr>
        <w:autoSpaceDE w:val="0"/>
        <w:autoSpaceDN w:val="0"/>
        <w:adjustRightInd w:val="0"/>
        <w:ind w:left="360"/>
      </w:pPr>
    </w:p>
    <w:p w14:paraId="18CDB101" w14:textId="77777777" w:rsidR="00880452" w:rsidRPr="00D31DA9" w:rsidRDefault="00880452" w:rsidP="008B5B26">
      <w:pPr>
        <w:pStyle w:val="ListParagraph"/>
        <w:numPr>
          <w:ilvl w:val="0"/>
          <w:numId w:val="1"/>
        </w:numPr>
        <w:autoSpaceDE w:val="0"/>
        <w:autoSpaceDN w:val="0"/>
        <w:adjustRightInd w:val="0"/>
        <w:ind w:left="360"/>
        <w:rPr>
          <w:color w:val="000000"/>
        </w:rPr>
      </w:pPr>
      <w:r w:rsidRPr="00D31DA9">
        <w:rPr>
          <w:color w:val="000000"/>
        </w:rPr>
        <w:t xml:space="preserve">Authors should zoom in the early part of the learning period for the reviewers to appreciate this. Also, authors should present the learning results under the different conditions during the early period to evaluate the extent to which the predictions from the model equally match the learning and washout periods. </w:t>
      </w:r>
    </w:p>
    <w:p w14:paraId="260C409E" w14:textId="77777777" w:rsidR="00880452" w:rsidRPr="00A5757F" w:rsidRDefault="00880452" w:rsidP="008B5B26">
      <w:pPr>
        <w:pStyle w:val="ListParagraph"/>
        <w:autoSpaceDE w:val="0"/>
        <w:autoSpaceDN w:val="0"/>
        <w:adjustRightInd w:val="0"/>
        <w:ind w:left="360"/>
        <w:rPr>
          <w:color w:val="000000"/>
        </w:rPr>
      </w:pPr>
    </w:p>
    <w:p w14:paraId="539D3AAE" w14:textId="073BB449" w:rsidR="00CB3BE1" w:rsidRDefault="00CB3BE1" w:rsidP="008B5B26">
      <w:pPr>
        <w:pStyle w:val="ListParagraph"/>
        <w:autoSpaceDE w:val="0"/>
        <w:autoSpaceDN w:val="0"/>
        <w:adjustRightInd w:val="0"/>
        <w:ind w:left="360"/>
        <w:rPr>
          <w:i/>
          <w:iCs/>
          <w:color w:val="000000"/>
        </w:rPr>
      </w:pPr>
      <w:del w:id="121" w:author="Hyosub Kim" w:date="2020-08-25T11:07:00Z">
        <w:r w:rsidDel="00804F31">
          <w:rPr>
            <w:i/>
            <w:iCs/>
            <w:color w:val="000000"/>
          </w:rPr>
          <w:delText xml:space="preserve">We thank the reviewer for this suggestion. </w:delText>
        </w:r>
      </w:del>
      <w:r w:rsidR="00664A22" w:rsidRPr="00804F31">
        <w:rPr>
          <w:b/>
          <w:iCs/>
          <w:color w:val="000000"/>
          <w:rPrChange w:id="122" w:author="Hyosub Kim" w:date="2020-08-25T11:07:00Z">
            <w:rPr>
              <w:i/>
              <w:iCs/>
              <w:color w:val="000000"/>
            </w:rPr>
          </w:rPrChange>
        </w:rPr>
        <w:t xml:space="preserve">We </w:t>
      </w:r>
      <w:ins w:id="123" w:author="Hyosub Kim" w:date="2020-08-25T11:07:00Z">
        <w:r w:rsidR="00804F31">
          <w:rPr>
            <w:b/>
            <w:iCs/>
            <w:color w:val="000000"/>
          </w:rPr>
          <w:t xml:space="preserve">agree with the reviewer and </w:t>
        </w:r>
      </w:ins>
      <w:r w:rsidR="002204B3" w:rsidRPr="00804F31">
        <w:rPr>
          <w:b/>
          <w:iCs/>
          <w:color w:val="000000"/>
          <w:rPrChange w:id="124" w:author="Hyosub Kim" w:date="2020-08-25T11:07:00Z">
            <w:rPr>
              <w:i/>
              <w:iCs/>
              <w:color w:val="000000"/>
            </w:rPr>
          </w:rPrChange>
        </w:rPr>
        <w:t>have now added insets to the simulations plot</w:t>
      </w:r>
      <w:r w:rsidR="00F140B1" w:rsidRPr="00804F31">
        <w:rPr>
          <w:b/>
          <w:iCs/>
          <w:color w:val="000000"/>
          <w:rPrChange w:id="125" w:author="Hyosub Kim" w:date="2020-08-25T11:07:00Z">
            <w:rPr>
              <w:i/>
              <w:iCs/>
              <w:color w:val="000000"/>
            </w:rPr>
          </w:rPrChange>
        </w:rPr>
        <w:t xml:space="preserve"> (Figure 3)</w:t>
      </w:r>
      <w:r w:rsidR="002204B3" w:rsidRPr="00804F31">
        <w:rPr>
          <w:b/>
          <w:iCs/>
          <w:color w:val="000000"/>
          <w:rPrChange w:id="126" w:author="Hyosub Kim" w:date="2020-08-25T11:07:00Z">
            <w:rPr>
              <w:i/>
              <w:iCs/>
              <w:color w:val="000000"/>
            </w:rPr>
          </w:rPrChange>
        </w:rPr>
        <w:t xml:space="preserve"> for the initial </w:t>
      </w:r>
      <w:r w:rsidR="00AA1B96" w:rsidRPr="00804F31">
        <w:rPr>
          <w:b/>
          <w:iCs/>
          <w:color w:val="000000"/>
          <w:rPrChange w:id="127" w:author="Hyosub Kim" w:date="2020-08-25T11:07:00Z">
            <w:rPr>
              <w:i/>
              <w:iCs/>
              <w:color w:val="000000"/>
            </w:rPr>
          </w:rPrChange>
        </w:rPr>
        <w:t>L</w:t>
      </w:r>
      <w:r w:rsidR="002204B3" w:rsidRPr="00804F31">
        <w:rPr>
          <w:b/>
          <w:iCs/>
          <w:color w:val="000000"/>
          <w:rPrChange w:id="128" w:author="Hyosub Kim" w:date="2020-08-25T11:07:00Z">
            <w:rPr>
              <w:i/>
              <w:iCs/>
              <w:color w:val="000000"/>
            </w:rPr>
          </w:rPrChange>
        </w:rPr>
        <w:t>earning phase</w:t>
      </w:r>
      <w:r w:rsidR="001D30E8" w:rsidRPr="00804F31">
        <w:rPr>
          <w:b/>
          <w:iCs/>
          <w:color w:val="000000"/>
          <w:rPrChange w:id="129" w:author="Hyosub Kim" w:date="2020-08-25T11:07:00Z">
            <w:rPr>
              <w:i/>
              <w:iCs/>
              <w:color w:val="000000"/>
            </w:rPr>
          </w:rPrChange>
        </w:rPr>
        <w:t xml:space="preserve"> to demonstrate that the models do not </w:t>
      </w:r>
      <w:r w:rsidR="00941D3E" w:rsidRPr="00804F31">
        <w:rPr>
          <w:b/>
          <w:iCs/>
          <w:color w:val="000000"/>
          <w:rPrChange w:id="130" w:author="Hyosub Kim" w:date="2020-08-25T11:07:00Z">
            <w:rPr>
              <w:i/>
              <w:iCs/>
              <w:color w:val="000000"/>
            </w:rPr>
          </w:rPrChange>
        </w:rPr>
        <w:t xml:space="preserve">make qualitatively distinct </w:t>
      </w:r>
      <w:r w:rsidR="001D30E8" w:rsidRPr="00804F31">
        <w:rPr>
          <w:b/>
          <w:iCs/>
          <w:color w:val="000000"/>
          <w:rPrChange w:id="131" w:author="Hyosub Kim" w:date="2020-08-25T11:07:00Z">
            <w:rPr>
              <w:i/>
              <w:iCs/>
              <w:color w:val="000000"/>
            </w:rPr>
          </w:rPrChange>
        </w:rPr>
        <w:t>predictions for this phase.</w:t>
      </w:r>
      <w:r w:rsidR="001D30E8" w:rsidRPr="001D30E8">
        <w:rPr>
          <w:i/>
          <w:iCs/>
          <w:color w:val="000000"/>
        </w:rPr>
        <w:t xml:space="preserve"> </w:t>
      </w:r>
    </w:p>
    <w:p w14:paraId="3F9CC7C8" w14:textId="77777777" w:rsidR="00CB3BE1" w:rsidRDefault="00CB3BE1" w:rsidP="008B5B26">
      <w:pPr>
        <w:pStyle w:val="ListParagraph"/>
        <w:autoSpaceDE w:val="0"/>
        <w:autoSpaceDN w:val="0"/>
        <w:adjustRightInd w:val="0"/>
        <w:ind w:left="360"/>
        <w:rPr>
          <w:i/>
          <w:iCs/>
          <w:color w:val="000000"/>
        </w:rPr>
      </w:pPr>
    </w:p>
    <w:p w14:paraId="1882BB8E" w14:textId="54952365" w:rsidR="00880452" w:rsidRPr="00804F31" w:rsidRDefault="00AA1B96" w:rsidP="00D33A29">
      <w:pPr>
        <w:pStyle w:val="ListParagraph"/>
        <w:autoSpaceDE w:val="0"/>
        <w:autoSpaceDN w:val="0"/>
        <w:adjustRightInd w:val="0"/>
        <w:ind w:left="360"/>
        <w:rPr>
          <w:b/>
          <w:iCs/>
          <w:color w:val="000000"/>
          <w:rPrChange w:id="132" w:author="Hyosub Kim" w:date="2020-08-25T11:08:00Z">
            <w:rPr>
              <w:i/>
              <w:iCs/>
              <w:color w:val="000000"/>
            </w:rPr>
          </w:rPrChange>
        </w:rPr>
      </w:pPr>
      <w:r w:rsidRPr="00804F31">
        <w:rPr>
          <w:b/>
          <w:iCs/>
          <w:color w:val="000000"/>
          <w:rPrChange w:id="133" w:author="Hyosub Kim" w:date="2020-08-25T11:08:00Z">
            <w:rPr>
              <w:i/>
              <w:iCs/>
              <w:color w:val="000000"/>
            </w:rPr>
          </w:rPrChange>
        </w:rPr>
        <w:t xml:space="preserve">To address the second part of this comment, </w:t>
      </w:r>
      <w:r w:rsidR="00E35E74" w:rsidRPr="00804F31">
        <w:rPr>
          <w:b/>
          <w:iCs/>
          <w:color w:val="000000"/>
          <w:rPrChange w:id="134" w:author="Hyosub Kim" w:date="2020-08-25T11:08:00Z">
            <w:rPr>
              <w:i/>
              <w:iCs/>
              <w:color w:val="000000"/>
            </w:rPr>
          </w:rPrChange>
        </w:rPr>
        <w:t xml:space="preserve">we have added a </w:t>
      </w:r>
      <w:r w:rsidR="000E0C2D" w:rsidRPr="00804F31">
        <w:rPr>
          <w:b/>
          <w:iCs/>
          <w:color w:val="000000"/>
          <w:rPrChange w:id="135" w:author="Hyosub Kim" w:date="2020-08-25T11:08:00Z">
            <w:rPr>
              <w:i/>
              <w:iCs/>
              <w:color w:val="000000"/>
            </w:rPr>
          </w:rPrChange>
        </w:rPr>
        <w:t xml:space="preserve">stride by stride data to the pilot data figure (Figure 4; please see our response to the main request for more details). </w:t>
      </w:r>
      <w:r w:rsidR="00D33A29" w:rsidRPr="00804F31">
        <w:rPr>
          <w:b/>
          <w:iCs/>
          <w:color w:val="000000"/>
          <w:rPrChange w:id="136" w:author="Hyosub Kim" w:date="2020-08-25T11:08:00Z">
            <w:rPr>
              <w:i/>
              <w:iCs/>
              <w:color w:val="000000"/>
            </w:rPr>
          </w:rPrChange>
        </w:rPr>
        <w:t>T</w:t>
      </w:r>
      <w:r w:rsidR="000E0C2D" w:rsidRPr="00804F31">
        <w:rPr>
          <w:b/>
          <w:iCs/>
          <w:color w:val="000000"/>
          <w:rPrChange w:id="137" w:author="Hyosub Kim" w:date="2020-08-25T11:08:00Z">
            <w:rPr>
              <w:i/>
              <w:iCs/>
              <w:color w:val="000000"/>
            </w:rPr>
          </w:rPrChange>
        </w:rPr>
        <w:t xml:space="preserve">o view individual data with the model fits and predictions, we have added a figure in this document </w:t>
      </w:r>
      <w:r w:rsidR="00F22050" w:rsidRPr="00804F31">
        <w:rPr>
          <w:b/>
          <w:iCs/>
          <w:color w:val="000000"/>
          <w:rPrChange w:id="138" w:author="Hyosub Kim" w:date="2020-08-25T11:08:00Z">
            <w:rPr>
              <w:i/>
              <w:iCs/>
              <w:color w:val="000000"/>
            </w:rPr>
          </w:rPrChange>
        </w:rPr>
        <w:t>(supplemental figure 1</w:t>
      </w:r>
      <w:r w:rsidR="00D33A29" w:rsidRPr="00804F31">
        <w:rPr>
          <w:b/>
          <w:iCs/>
          <w:color w:val="000000"/>
          <w:rPrChange w:id="139" w:author="Hyosub Kim" w:date="2020-08-25T11:08:00Z">
            <w:rPr>
              <w:i/>
              <w:iCs/>
              <w:color w:val="000000"/>
            </w:rPr>
          </w:rPrChange>
        </w:rPr>
        <w:t>, below</w:t>
      </w:r>
      <w:r w:rsidR="00F22050" w:rsidRPr="00804F31">
        <w:rPr>
          <w:b/>
          <w:iCs/>
          <w:color w:val="000000"/>
          <w:rPrChange w:id="140" w:author="Hyosub Kim" w:date="2020-08-25T11:08:00Z">
            <w:rPr>
              <w:i/>
              <w:iCs/>
              <w:color w:val="000000"/>
            </w:rPr>
          </w:rPrChange>
        </w:rPr>
        <w:t>)</w:t>
      </w:r>
      <w:r w:rsidR="00E35E74" w:rsidRPr="00804F31">
        <w:rPr>
          <w:b/>
          <w:iCs/>
          <w:color w:val="000000"/>
          <w:rPrChange w:id="141" w:author="Hyosub Kim" w:date="2020-08-25T11:08:00Z">
            <w:rPr>
              <w:i/>
              <w:iCs/>
              <w:color w:val="000000"/>
            </w:rPr>
          </w:rPrChange>
        </w:rPr>
        <w:t>.</w:t>
      </w:r>
      <w:r w:rsidR="00D33A29" w:rsidRPr="00804F31">
        <w:rPr>
          <w:b/>
          <w:iCs/>
          <w:color w:val="000000"/>
          <w:rPrChange w:id="142" w:author="Hyosub Kim" w:date="2020-08-25T11:08:00Z">
            <w:rPr>
              <w:i/>
              <w:iCs/>
              <w:color w:val="000000"/>
            </w:rPr>
          </w:rPrChange>
        </w:rPr>
        <w:t xml:space="preserve"> This figure demonstrates the model fits to binned (bins of 3) individual data for the 2 participants who completed both conditions.</w:t>
      </w:r>
      <w:r w:rsidR="00E35E74" w:rsidRPr="00804F31">
        <w:rPr>
          <w:b/>
          <w:iCs/>
          <w:color w:val="000000"/>
          <w:rPrChange w:id="143" w:author="Hyosub Kim" w:date="2020-08-25T11:08:00Z">
            <w:rPr>
              <w:i/>
              <w:iCs/>
              <w:color w:val="000000"/>
            </w:rPr>
          </w:rPrChange>
        </w:rPr>
        <w:t xml:space="preserve"> We fit the models by concatenating each condition for one participant and fitting each model as described in the Model </w:t>
      </w:r>
      <w:r w:rsidR="004D7AB3" w:rsidRPr="00804F31">
        <w:rPr>
          <w:b/>
          <w:iCs/>
          <w:color w:val="000000"/>
          <w:rPrChange w:id="144" w:author="Hyosub Kim" w:date="2020-08-25T11:08:00Z">
            <w:rPr>
              <w:i/>
              <w:iCs/>
              <w:color w:val="000000"/>
            </w:rPr>
          </w:rPrChange>
        </w:rPr>
        <w:t xml:space="preserve">Based Methods </w:t>
      </w:r>
      <w:r w:rsidR="00E35E74" w:rsidRPr="00804F31">
        <w:rPr>
          <w:b/>
          <w:iCs/>
          <w:color w:val="000000"/>
          <w:rPrChange w:id="145" w:author="Hyosub Kim" w:date="2020-08-25T11:08:00Z">
            <w:rPr>
              <w:i/>
              <w:iCs/>
              <w:color w:val="000000"/>
            </w:rPr>
          </w:rPrChange>
        </w:rPr>
        <w:t xml:space="preserve">(lines…). </w:t>
      </w:r>
      <w:r w:rsidR="0063196A" w:rsidRPr="00804F31">
        <w:rPr>
          <w:b/>
          <w:iCs/>
          <w:color w:val="000000"/>
          <w:rPrChange w:id="146" w:author="Hyosub Kim" w:date="2020-08-25T11:08:00Z">
            <w:rPr>
              <w:i/>
              <w:iCs/>
              <w:color w:val="000000"/>
            </w:rPr>
          </w:rPrChange>
        </w:rPr>
        <w:t xml:space="preserve">This figure demonstrates that the models adequately describe the individual data during </w:t>
      </w:r>
      <w:r w:rsidR="00426DD5" w:rsidRPr="00804F31">
        <w:rPr>
          <w:b/>
          <w:iCs/>
          <w:color w:val="000000"/>
          <w:rPrChange w:id="147" w:author="Hyosub Kim" w:date="2020-08-25T11:08:00Z">
            <w:rPr>
              <w:i/>
              <w:iCs/>
              <w:color w:val="000000"/>
            </w:rPr>
          </w:rPrChange>
        </w:rPr>
        <w:t>L</w:t>
      </w:r>
      <w:r w:rsidR="0063196A" w:rsidRPr="00804F31">
        <w:rPr>
          <w:b/>
          <w:iCs/>
          <w:color w:val="000000"/>
          <w:rPrChange w:id="148" w:author="Hyosub Kim" w:date="2020-08-25T11:08:00Z">
            <w:rPr>
              <w:i/>
              <w:iCs/>
              <w:color w:val="000000"/>
            </w:rPr>
          </w:rPrChange>
        </w:rPr>
        <w:t xml:space="preserve">earning and </w:t>
      </w:r>
      <w:r w:rsidR="00426DD5" w:rsidRPr="00804F31">
        <w:rPr>
          <w:b/>
          <w:iCs/>
          <w:color w:val="000000"/>
          <w:rPrChange w:id="149" w:author="Hyosub Kim" w:date="2020-08-25T11:08:00Z">
            <w:rPr>
              <w:i/>
              <w:iCs/>
              <w:color w:val="000000"/>
            </w:rPr>
          </w:rPrChange>
        </w:rPr>
        <w:t>W</w:t>
      </w:r>
      <w:r w:rsidR="0063196A" w:rsidRPr="00804F31">
        <w:rPr>
          <w:b/>
          <w:iCs/>
          <w:color w:val="000000"/>
          <w:rPrChange w:id="150" w:author="Hyosub Kim" w:date="2020-08-25T11:08:00Z">
            <w:rPr>
              <w:i/>
              <w:iCs/>
              <w:color w:val="000000"/>
            </w:rPr>
          </w:rPrChange>
        </w:rPr>
        <w:t>ashout</w:t>
      </w:r>
      <w:r w:rsidR="00426DD5" w:rsidRPr="00804F31">
        <w:rPr>
          <w:b/>
          <w:iCs/>
          <w:color w:val="000000"/>
          <w:rPrChange w:id="151" w:author="Hyosub Kim" w:date="2020-08-25T11:08:00Z">
            <w:rPr>
              <w:i/>
              <w:iCs/>
              <w:color w:val="000000"/>
            </w:rPr>
          </w:rPrChange>
        </w:rPr>
        <w:t xml:space="preserve"> for the Consistent and High Variability conditions</w:t>
      </w:r>
      <w:r w:rsidR="006614DB" w:rsidRPr="00804F31">
        <w:rPr>
          <w:b/>
          <w:iCs/>
          <w:color w:val="000000"/>
          <w:rPrChange w:id="152" w:author="Hyosub Kim" w:date="2020-08-25T11:08:00Z">
            <w:rPr>
              <w:i/>
              <w:iCs/>
              <w:color w:val="000000"/>
            </w:rPr>
          </w:rPrChange>
        </w:rPr>
        <w:t xml:space="preserve"> (R</w:t>
      </w:r>
      <w:r w:rsidR="006614DB" w:rsidRPr="00804F31">
        <w:rPr>
          <w:b/>
          <w:iCs/>
          <w:color w:val="000000"/>
          <w:vertAlign w:val="superscript"/>
          <w:rPrChange w:id="153" w:author="Hyosub Kim" w:date="2020-08-25T11:08:00Z">
            <w:rPr>
              <w:i/>
              <w:iCs/>
              <w:color w:val="000000"/>
              <w:vertAlign w:val="superscript"/>
            </w:rPr>
          </w:rPrChange>
        </w:rPr>
        <w:t>2</w:t>
      </w:r>
      <w:r w:rsidR="006614DB" w:rsidRPr="00804F31">
        <w:rPr>
          <w:b/>
          <w:iCs/>
          <w:color w:val="000000"/>
          <w:rPrChange w:id="154" w:author="Hyosub Kim" w:date="2020-08-25T11:08:00Z">
            <w:rPr>
              <w:i/>
              <w:iCs/>
              <w:color w:val="000000"/>
            </w:rPr>
          </w:rPrChange>
        </w:rPr>
        <w:t xml:space="preserve"> range 0.89 to 0.95)</w:t>
      </w:r>
      <w:r w:rsidR="0063196A" w:rsidRPr="00804F31">
        <w:rPr>
          <w:b/>
          <w:iCs/>
          <w:color w:val="000000"/>
          <w:rPrChange w:id="155" w:author="Hyosub Kim" w:date="2020-08-25T11:08:00Z">
            <w:rPr>
              <w:i/>
              <w:iCs/>
              <w:color w:val="000000"/>
            </w:rPr>
          </w:rPrChange>
        </w:rPr>
        <w:t xml:space="preserve">. Furthermore, we added plots of the pilot data and model predictions for </w:t>
      </w:r>
      <w:r w:rsidR="00426DD5" w:rsidRPr="00804F31">
        <w:rPr>
          <w:b/>
          <w:iCs/>
          <w:color w:val="000000"/>
          <w:rPrChange w:id="156" w:author="Hyosub Kim" w:date="2020-08-25T11:08:00Z">
            <w:rPr>
              <w:i/>
              <w:iCs/>
              <w:color w:val="000000"/>
            </w:rPr>
          </w:rPrChange>
        </w:rPr>
        <w:t xml:space="preserve">both </w:t>
      </w:r>
      <w:r w:rsidR="006614DB" w:rsidRPr="00804F31">
        <w:rPr>
          <w:b/>
          <w:iCs/>
          <w:color w:val="000000"/>
          <w:rPrChange w:id="157" w:author="Hyosub Kim" w:date="2020-08-25T11:08:00Z">
            <w:rPr>
              <w:i/>
              <w:iCs/>
              <w:color w:val="000000"/>
            </w:rPr>
          </w:rPrChange>
        </w:rPr>
        <w:t xml:space="preserve">our </w:t>
      </w:r>
      <w:r w:rsidR="00426DD5" w:rsidRPr="00804F31">
        <w:rPr>
          <w:b/>
          <w:iCs/>
          <w:color w:val="000000"/>
          <w:rPrChange w:id="158" w:author="Hyosub Kim" w:date="2020-08-25T11:08:00Z">
            <w:rPr>
              <w:i/>
              <w:iCs/>
              <w:color w:val="000000"/>
            </w:rPr>
          </w:rPrChange>
        </w:rPr>
        <w:t xml:space="preserve">measurements of </w:t>
      </w:r>
      <w:r w:rsidR="0063196A" w:rsidRPr="00804F31">
        <w:rPr>
          <w:b/>
          <w:iCs/>
          <w:color w:val="000000"/>
          <w:rPrChange w:id="159" w:author="Hyosub Kim" w:date="2020-08-25T11:08:00Z">
            <w:rPr>
              <w:i/>
              <w:iCs/>
              <w:color w:val="000000"/>
            </w:rPr>
          </w:rPrChange>
        </w:rPr>
        <w:t>aftereffects</w:t>
      </w:r>
      <w:r w:rsidR="006614DB" w:rsidRPr="00804F31">
        <w:rPr>
          <w:b/>
          <w:iCs/>
          <w:color w:val="000000"/>
          <w:rPrChange w:id="160" w:author="Hyosub Kim" w:date="2020-08-25T11:08:00Z">
            <w:rPr>
              <w:i/>
              <w:iCs/>
              <w:color w:val="000000"/>
            </w:rPr>
          </w:rPrChange>
        </w:rPr>
        <w:t xml:space="preserve"> in the same figure</w:t>
      </w:r>
      <w:r w:rsidR="0063196A" w:rsidRPr="00804F31">
        <w:rPr>
          <w:b/>
          <w:iCs/>
          <w:color w:val="000000"/>
          <w:rPrChange w:id="161" w:author="Hyosub Kim" w:date="2020-08-25T11:08:00Z">
            <w:rPr>
              <w:i/>
              <w:iCs/>
              <w:color w:val="000000"/>
            </w:rPr>
          </w:rPrChange>
        </w:rPr>
        <w:t xml:space="preserve">. </w:t>
      </w:r>
      <w:r w:rsidR="00426DD5" w:rsidRPr="00804F31">
        <w:rPr>
          <w:b/>
          <w:iCs/>
          <w:color w:val="000000"/>
          <w:rPrChange w:id="162" w:author="Hyosub Kim" w:date="2020-08-25T11:08:00Z">
            <w:rPr>
              <w:i/>
              <w:iCs/>
              <w:color w:val="000000"/>
            </w:rPr>
          </w:rPrChange>
        </w:rPr>
        <w:t xml:space="preserve">We plan on </w:t>
      </w:r>
      <w:r w:rsidR="006614DB" w:rsidRPr="00804F31">
        <w:rPr>
          <w:b/>
          <w:iCs/>
          <w:color w:val="000000"/>
          <w:rPrChange w:id="163" w:author="Hyosub Kim" w:date="2020-08-25T11:08:00Z">
            <w:rPr>
              <w:i/>
              <w:iCs/>
              <w:color w:val="000000"/>
            </w:rPr>
          </w:rPrChange>
        </w:rPr>
        <w:t>reporting</w:t>
      </w:r>
      <w:r w:rsidR="00426DD5" w:rsidRPr="00804F31">
        <w:rPr>
          <w:b/>
          <w:iCs/>
          <w:color w:val="000000"/>
          <w:rPrChange w:id="164" w:author="Hyosub Kim" w:date="2020-08-25T11:08:00Z">
            <w:rPr>
              <w:i/>
              <w:iCs/>
              <w:color w:val="000000"/>
            </w:rPr>
          </w:rPrChange>
        </w:rPr>
        <w:t xml:space="preserve"> a similar figure when we resubmit for phase 2</w:t>
      </w:r>
      <w:r w:rsidR="006614DB" w:rsidRPr="00804F31">
        <w:rPr>
          <w:b/>
          <w:iCs/>
          <w:color w:val="000000"/>
          <w:rPrChange w:id="165" w:author="Hyosub Kim" w:date="2020-08-25T11:08:00Z">
            <w:rPr>
              <w:i/>
              <w:iCs/>
              <w:color w:val="000000"/>
            </w:rPr>
          </w:rPrChange>
        </w:rPr>
        <w:t xml:space="preserve"> (lines…)</w:t>
      </w:r>
      <w:r w:rsidR="00426DD5" w:rsidRPr="00804F31">
        <w:rPr>
          <w:b/>
          <w:iCs/>
          <w:color w:val="000000"/>
          <w:rPrChange w:id="166" w:author="Hyosub Kim" w:date="2020-08-25T11:08:00Z">
            <w:rPr>
              <w:i/>
              <w:iCs/>
              <w:color w:val="000000"/>
            </w:rPr>
          </w:rPrChange>
        </w:rPr>
        <w:t xml:space="preserve">. </w:t>
      </w:r>
    </w:p>
    <w:p w14:paraId="54664B48" w14:textId="77777777" w:rsidR="00D33A29" w:rsidRDefault="00D33A29" w:rsidP="00D33A29">
      <w:pPr>
        <w:pStyle w:val="ListParagraph"/>
        <w:autoSpaceDE w:val="0"/>
        <w:autoSpaceDN w:val="0"/>
        <w:adjustRightInd w:val="0"/>
        <w:ind w:left="360"/>
        <w:rPr>
          <w:i/>
          <w:iCs/>
          <w:color w:val="000000"/>
        </w:rPr>
      </w:pPr>
    </w:p>
    <w:p w14:paraId="6D7FE8FC" w14:textId="0805420F" w:rsidR="00D33A29" w:rsidRPr="00D33A29" w:rsidRDefault="00D33A29" w:rsidP="00D33A29">
      <w:pPr>
        <w:pStyle w:val="ListParagraph"/>
        <w:autoSpaceDE w:val="0"/>
        <w:autoSpaceDN w:val="0"/>
        <w:adjustRightInd w:val="0"/>
        <w:ind w:left="360"/>
        <w:rPr>
          <w:i/>
          <w:iCs/>
          <w:color w:val="000000"/>
        </w:rPr>
      </w:pPr>
      <w:r>
        <w:rPr>
          <w:i/>
          <w:iCs/>
          <w:color w:val="000000"/>
        </w:rPr>
        <w:t>Supplemental Figure 1</w:t>
      </w:r>
    </w:p>
    <w:p w14:paraId="6B2F844C" w14:textId="1FA9BB57" w:rsidR="00AA6B8D" w:rsidRPr="00A5757F" w:rsidRDefault="00D33A29" w:rsidP="008B5B26">
      <w:pPr>
        <w:pStyle w:val="ListParagraph"/>
        <w:autoSpaceDE w:val="0"/>
        <w:autoSpaceDN w:val="0"/>
        <w:adjustRightInd w:val="0"/>
        <w:ind w:left="360"/>
        <w:rPr>
          <w:color w:val="000000"/>
        </w:rPr>
      </w:pPr>
      <w:r>
        <w:rPr>
          <w:noProof/>
        </w:rPr>
        <w:lastRenderedPageBreak/>
        <w:drawing>
          <wp:inline distT="0" distB="0" distL="0" distR="0" wp14:anchorId="4D84BAC4" wp14:editId="6BB154C5">
            <wp:extent cx="5943600" cy="3747770"/>
            <wp:effectExtent l="0" t="0" r="0" b="508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p w14:paraId="6A61EC28" w14:textId="77777777" w:rsidR="00880452" w:rsidRPr="00DF4E44" w:rsidRDefault="00880452" w:rsidP="008B5B26">
      <w:pPr>
        <w:pStyle w:val="ListParagraph"/>
        <w:numPr>
          <w:ilvl w:val="0"/>
          <w:numId w:val="1"/>
        </w:numPr>
        <w:autoSpaceDE w:val="0"/>
        <w:autoSpaceDN w:val="0"/>
        <w:adjustRightInd w:val="0"/>
        <w:ind w:left="360"/>
      </w:pPr>
      <w:r w:rsidRPr="00DF4E44">
        <w:rPr>
          <w:color w:val="000000"/>
        </w:rPr>
        <w:t>Authors should indicate explicitly that they are fitting one single set of parameters to the learning and washout periods.</w:t>
      </w:r>
    </w:p>
    <w:p w14:paraId="49ADB5DD" w14:textId="77777777" w:rsidR="00880452" w:rsidRPr="00A5757F" w:rsidRDefault="00880452" w:rsidP="008B5B26">
      <w:pPr>
        <w:pStyle w:val="ListParagraph"/>
        <w:autoSpaceDE w:val="0"/>
        <w:autoSpaceDN w:val="0"/>
        <w:adjustRightInd w:val="0"/>
        <w:ind w:left="360"/>
      </w:pPr>
    </w:p>
    <w:p w14:paraId="2826B860" w14:textId="09355D47" w:rsidR="00880452" w:rsidRPr="00804F31" w:rsidRDefault="00DF4E44" w:rsidP="008B5B26">
      <w:pPr>
        <w:autoSpaceDE w:val="0"/>
        <w:autoSpaceDN w:val="0"/>
        <w:adjustRightInd w:val="0"/>
        <w:ind w:left="360"/>
        <w:rPr>
          <w:b/>
          <w:iCs/>
          <w:rPrChange w:id="167" w:author="Hyosub Kim" w:date="2020-08-25T11:08:00Z">
            <w:rPr>
              <w:i/>
              <w:iCs/>
            </w:rPr>
          </w:rPrChange>
        </w:rPr>
      </w:pPr>
      <w:r w:rsidRPr="00804F31">
        <w:rPr>
          <w:b/>
          <w:iCs/>
          <w:rPrChange w:id="168" w:author="Hyosub Kim" w:date="2020-08-25T11:08:00Z">
            <w:rPr>
              <w:i/>
              <w:iCs/>
            </w:rPr>
          </w:rPrChange>
        </w:rPr>
        <w:t xml:space="preserve">We have added this description to the </w:t>
      </w:r>
      <w:r w:rsidR="00BB3979" w:rsidRPr="00804F31">
        <w:rPr>
          <w:b/>
          <w:iCs/>
          <w:rPrChange w:id="169" w:author="Hyosub Kim" w:date="2020-08-25T11:08:00Z">
            <w:rPr>
              <w:i/>
              <w:iCs/>
            </w:rPr>
          </w:rPrChange>
        </w:rPr>
        <w:t>Co</w:t>
      </w:r>
      <w:r w:rsidRPr="00804F31">
        <w:rPr>
          <w:b/>
          <w:iCs/>
          <w:rPrChange w:id="170" w:author="Hyosub Kim" w:date="2020-08-25T11:08:00Z">
            <w:rPr>
              <w:i/>
              <w:iCs/>
            </w:rPr>
          </w:rPrChange>
        </w:rPr>
        <w:t xml:space="preserve">mputational </w:t>
      </w:r>
      <w:r w:rsidR="00BB3979" w:rsidRPr="00804F31">
        <w:rPr>
          <w:b/>
          <w:iCs/>
          <w:rPrChange w:id="171" w:author="Hyosub Kim" w:date="2020-08-25T11:08:00Z">
            <w:rPr>
              <w:i/>
              <w:iCs/>
            </w:rPr>
          </w:rPrChange>
        </w:rPr>
        <w:t>M</w:t>
      </w:r>
      <w:r w:rsidRPr="00804F31">
        <w:rPr>
          <w:b/>
          <w:iCs/>
          <w:rPrChange w:id="172" w:author="Hyosub Kim" w:date="2020-08-25T11:08:00Z">
            <w:rPr>
              <w:i/>
              <w:iCs/>
            </w:rPr>
          </w:rPrChange>
        </w:rPr>
        <w:t>odels section of statistical analysis (lines</w:t>
      </w:r>
      <w:r w:rsidR="00BB3979" w:rsidRPr="00804F31">
        <w:rPr>
          <w:b/>
          <w:iCs/>
          <w:rPrChange w:id="173" w:author="Hyosub Kim" w:date="2020-08-25T11:08:00Z">
            <w:rPr>
              <w:i/>
              <w:iCs/>
            </w:rPr>
          </w:rPrChange>
        </w:rPr>
        <w:t xml:space="preserve"> </w:t>
      </w:r>
      <w:r w:rsidR="00B111C4" w:rsidRPr="00804F31">
        <w:rPr>
          <w:b/>
          <w:iCs/>
          <w:rPrChange w:id="174" w:author="Hyosub Kim" w:date="2020-08-25T11:08:00Z">
            <w:rPr>
              <w:i/>
              <w:iCs/>
            </w:rPr>
          </w:rPrChange>
        </w:rPr>
        <w:t>3</w:t>
      </w:r>
      <w:r w:rsidR="003043AB" w:rsidRPr="00804F31">
        <w:rPr>
          <w:b/>
          <w:iCs/>
          <w:rPrChange w:id="175" w:author="Hyosub Kim" w:date="2020-08-25T11:08:00Z">
            <w:rPr>
              <w:i/>
              <w:iCs/>
            </w:rPr>
          </w:rPrChange>
        </w:rPr>
        <w:t>71</w:t>
      </w:r>
      <w:r w:rsidR="00B111C4" w:rsidRPr="00804F31">
        <w:rPr>
          <w:b/>
          <w:iCs/>
          <w:rPrChange w:id="176" w:author="Hyosub Kim" w:date="2020-08-25T11:08:00Z">
            <w:rPr>
              <w:i/>
              <w:iCs/>
            </w:rPr>
          </w:rPrChange>
        </w:rPr>
        <w:t>-3</w:t>
      </w:r>
      <w:r w:rsidR="003043AB" w:rsidRPr="00804F31">
        <w:rPr>
          <w:b/>
          <w:iCs/>
          <w:rPrChange w:id="177" w:author="Hyosub Kim" w:date="2020-08-25T11:08:00Z">
            <w:rPr>
              <w:i/>
              <w:iCs/>
            </w:rPr>
          </w:rPrChange>
        </w:rPr>
        <w:t>73</w:t>
      </w:r>
      <w:r w:rsidRPr="00804F31">
        <w:rPr>
          <w:b/>
          <w:iCs/>
          <w:rPrChange w:id="178" w:author="Hyosub Kim" w:date="2020-08-25T11:08:00Z">
            <w:rPr>
              <w:i/>
              <w:iCs/>
            </w:rPr>
          </w:rPrChange>
        </w:rPr>
        <w:t>).</w:t>
      </w:r>
    </w:p>
    <w:p w14:paraId="707C1396" w14:textId="77777777" w:rsidR="00880452" w:rsidRPr="00A5757F" w:rsidRDefault="00880452" w:rsidP="008B5B26">
      <w:pPr>
        <w:autoSpaceDE w:val="0"/>
        <w:autoSpaceDN w:val="0"/>
        <w:adjustRightInd w:val="0"/>
        <w:ind w:left="360"/>
      </w:pPr>
    </w:p>
    <w:p w14:paraId="630864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ren't errors and motor output directly related according to eq. 3? It is unclear why the authors indicate that the use-dependent component is not updated as a function of the error signal.</w:t>
      </w:r>
    </w:p>
    <w:p w14:paraId="53F4B746" w14:textId="77777777" w:rsidR="00880452" w:rsidRPr="00A5757F" w:rsidRDefault="00880452" w:rsidP="008B5B26">
      <w:pPr>
        <w:pStyle w:val="ListParagraph"/>
        <w:autoSpaceDE w:val="0"/>
        <w:autoSpaceDN w:val="0"/>
        <w:adjustRightInd w:val="0"/>
        <w:ind w:left="360"/>
      </w:pPr>
    </w:p>
    <w:p w14:paraId="1427707E" w14:textId="410EFA86" w:rsidR="00B16B1B" w:rsidRPr="00804F31" w:rsidRDefault="00664A22" w:rsidP="0016747B">
      <w:pPr>
        <w:pStyle w:val="ListParagraph"/>
        <w:autoSpaceDE w:val="0"/>
        <w:autoSpaceDN w:val="0"/>
        <w:adjustRightInd w:val="0"/>
        <w:ind w:left="360"/>
        <w:rPr>
          <w:b/>
          <w:iCs/>
          <w:color w:val="000000"/>
          <w:rPrChange w:id="179" w:author="Hyosub Kim" w:date="2020-08-25T11:08:00Z">
            <w:rPr>
              <w:i/>
              <w:iCs/>
              <w:color w:val="000000"/>
            </w:rPr>
          </w:rPrChange>
        </w:rPr>
      </w:pPr>
      <w:r w:rsidRPr="00804F31">
        <w:rPr>
          <w:b/>
          <w:iCs/>
          <w:color w:val="000000"/>
          <w:rPrChange w:id="180" w:author="Hyosub Kim" w:date="2020-08-25T11:08:00Z">
            <w:rPr>
              <w:i/>
              <w:iCs/>
              <w:color w:val="000000"/>
            </w:rPr>
          </w:rPrChange>
        </w:rPr>
        <w:t>Th</w:t>
      </w:r>
      <w:ins w:id="181" w:author="Hyosub Kim" w:date="2020-08-25T11:09:00Z">
        <w:r w:rsidR="00804F31">
          <w:rPr>
            <w:b/>
            <w:iCs/>
            <w:color w:val="000000"/>
          </w:rPr>
          <w:t>is is an excellent point and the</w:t>
        </w:r>
      </w:ins>
      <w:del w:id="182" w:author="Hyosub Kim" w:date="2020-08-25T11:09:00Z">
        <w:r w:rsidRPr="00804F31" w:rsidDel="00804F31">
          <w:rPr>
            <w:b/>
            <w:iCs/>
            <w:color w:val="000000"/>
            <w:rPrChange w:id="183" w:author="Hyosub Kim" w:date="2020-08-25T11:08:00Z">
              <w:rPr>
                <w:i/>
                <w:iCs/>
                <w:color w:val="000000"/>
              </w:rPr>
            </w:rPrChange>
          </w:rPr>
          <w:delText>e</w:delText>
        </w:r>
      </w:del>
      <w:r w:rsidRPr="00804F31">
        <w:rPr>
          <w:b/>
          <w:iCs/>
          <w:color w:val="000000"/>
          <w:rPrChange w:id="184" w:author="Hyosub Kim" w:date="2020-08-25T11:08:00Z">
            <w:rPr>
              <w:i/>
              <w:iCs/>
              <w:color w:val="000000"/>
            </w:rPr>
          </w:rPrChange>
        </w:rPr>
        <w:t xml:space="preserve"> reviewer is correct</w:t>
      </w:r>
      <w:r w:rsidR="00B16B1B" w:rsidRPr="00804F31">
        <w:rPr>
          <w:b/>
          <w:iCs/>
          <w:color w:val="000000"/>
          <w:rPrChange w:id="185" w:author="Hyosub Kim" w:date="2020-08-25T11:08:00Z">
            <w:rPr>
              <w:i/>
              <w:iCs/>
              <w:color w:val="000000"/>
            </w:rPr>
          </w:rPrChange>
        </w:rPr>
        <w:t xml:space="preserve"> with regard to how use-dependent learning is impacted by the error signal in the context of this study</w:t>
      </w:r>
      <w:ins w:id="186" w:author="Hyosub Kim" w:date="2020-08-25T11:09:00Z">
        <w:r w:rsidR="00D677CD">
          <w:rPr>
            <w:b/>
            <w:iCs/>
            <w:color w:val="000000"/>
          </w:rPr>
          <w:t xml:space="preserve">. </w:t>
        </w:r>
      </w:ins>
      <w:del w:id="187" w:author="Hyosub Kim" w:date="2020-08-25T11:09:00Z">
        <w:r w:rsidR="00452CFA" w:rsidRPr="00804F31" w:rsidDel="00D677CD">
          <w:rPr>
            <w:b/>
            <w:iCs/>
            <w:color w:val="000000"/>
            <w:rPrChange w:id="188" w:author="Hyosub Kim" w:date="2020-08-25T11:08:00Z">
              <w:rPr>
                <w:i/>
                <w:iCs/>
                <w:color w:val="000000"/>
              </w:rPr>
            </w:rPrChange>
          </w:rPr>
          <w:delText>, and</w:delText>
        </w:r>
      </w:del>
      <w:r w:rsidR="00452CFA" w:rsidRPr="00804F31">
        <w:rPr>
          <w:b/>
          <w:iCs/>
          <w:color w:val="000000"/>
          <w:rPrChange w:id="189" w:author="Hyosub Kim" w:date="2020-08-25T11:08:00Z">
            <w:rPr>
              <w:i/>
              <w:iCs/>
              <w:color w:val="000000"/>
            </w:rPr>
          </w:rPrChange>
        </w:rPr>
        <w:t xml:space="preserve"> </w:t>
      </w:r>
      <w:ins w:id="190" w:author="Hyosub Kim" w:date="2020-08-25T11:09:00Z">
        <w:r w:rsidR="00D677CD">
          <w:rPr>
            <w:b/>
            <w:iCs/>
            <w:color w:val="000000"/>
          </w:rPr>
          <w:t>W</w:t>
        </w:r>
      </w:ins>
      <w:del w:id="191" w:author="Hyosub Kim" w:date="2020-08-25T11:09:00Z">
        <w:r w:rsidR="00452CFA" w:rsidRPr="00804F31" w:rsidDel="00D677CD">
          <w:rPr>
            <w:b/>
            <w:iCs/>
            <w:color w:val="000000"/>
            <w:rPrChange w:id="192" w:author="Hyosub Kim" w:date="2020-08-25T11:08:00Z">
              <w:rPr>
                <w:i/>
                <w:iCs/>
                <w:color w:val="000000"/>
              </w:rPr>
            </w:rPrChange>
          </w:rPr>
          <w:delText>w</w:delText>
        </w:r>
      </w:del>
      <w:r w:rsidR="00452CFA" w:rsidRPr="00804F31">
        <w:rPr>
          <w:b/>
          <w:iCs/>
          <w:color w:val="000000"/>
          <w:rPrChange w:id="193" w:author="Hyosub Kim" w:date="2020-08-25T11:08:00Z">
            <w:rPr>
              <w:i/>
              <w:iCs/>
              <w:color w:val="000000"/>
            </w:rPr>
          </w:rPrChange>
        </w:rPr>
        <w:t xml:space="preserve">e </w:t>
      </w:r>
      <w:proofErr w:type="gramStart"/>
      <w:r w:rsidR="00452CFA" w:rsidRPr="00804F31">
        <w:rPr>
          <w:b/>
          <w:iCs/>
          <w:color w:val="000000"/>
          <w:rPrChange w:id="194" w:author="Hyosub Kim" w:date="2020-08-25T11:08:00Z">
            <w:rPr>
              <w:i/>
              <w:iCs/>
              <w:color w:val="000000"/>
            </w:rPr>
          </w:rPrChange>
        </w:rPr>
        <w:t>have</w:t>
      </w:r>
      <w:proofErr w:type="gramEnd"/>
      <w:r w:rsidR="00452CFA" w:rsidRPr="00804F31">
        <w:rPr>
          <w:b/>
          <w:iCs/>
          <w:color w:val="000000"/>
          <w:rPrChange w:id="195" w:author="Hyosub Kim" w:date="2020-08-25T11:08:00Z">
            <w:rPr>
              <w:i/>
              <w:iCs/>
              <w:color w:val="000000"/>
            </w:rPr>
          </w:rPrChange>
        </w:rPr>
        <w:t xml:space="preserve"> now </w:t>
      </w:r>
      <w:del w:id="196" w:author="Hyosub Kim" w:date="2020-08-25T11:10:00Z">
        <w:r w:rsidR="00452CFA" w:rsidRPr="00804F31" w:rsidDel="00D677CD">
          <w:rPr>
            <w:b/>
            <w:iCs/>
            <w:color w:val="000000"/>
            <w:rPrChange w:id="197" w:author="Hyosub Kim" w:date="2020-08-25T11:08:00Z">
              <w:rPr>
                <w:i/>
                <w:iCs/>
                <w:color w:val="000000"/>
              </w:rPr>
            </w:rPrChange>
          </w:rPr>
          <w:delText>added more</w:delText>
        </w:r>
      </w:del>
      <w:ins w:id="198" w:author="Hyosub Kim" w:date="2020-08-25T11:10:00Z">
        <w:r w:rsidR="00D677CD">
          <w:rPr>
            <w:b/>
            <w:iCs/>
            <w:color w:val="000000"/>
          </w:rPr>
          <w:t>clarified</w:t>
        </w:r>
      </w:ins>
      <w:r w:rsidR="00452CFA" w:rsidRPr="00804F31">
        <w:rPr>
          <w:b/>
          <w:iCs/>
          <w:color w:val="000000"/>
          <w:rPrChange w:id="199" w:author="Hyosub Kim" w:date="2020-08-25T11:08:00Z">
            <w:rPr>
              <w:i/>
              <w:iCs/>
              <w:color w:val="000000"/>
            </w:rPr>
          </w:rPrChange>
        </w:rPr>
        <w:t xml:space="preserve"> </w:t>
      </w:r>
      <w:del w:id="200" w:author="Hyosub Kim" w:date="2020-08-25T11:10:00Z">
        <w:r w:rsidR="00452CFA" w:rsidRPr="00804F31" w:rsidDel="00D677CD">
          <w:rPr>
            <w:b/>
            <w:iCs/>
            <w:color w:val="000000"/>
            <w:rPrChange w:id="201" w:author="Hyosub Kim" w:date="2020-08-25T11:08:00Z">
              <w:rPr>
                <w:i/>
                <w:iCs/>
                <w:color w:val="000000"/>
              </w:rPr>
            </w:rPrChange>
          </w:rPr>
          <w:delText xml:space="preserve">clarity </w:delText>
        </w:r>
      </w:del>
      <w:ins w:id="202" w:author="Hyosub Kim" w:date="2020-08-25T11:10:00Z">
        <w:r w:rsidR="00D677CD">
          <w:rPr>
            <w:b/>
            <w:iCs/>
            <w:color w:val="000000"/>
          </w:rPr>
          <w:t>this statement</w:t>
        </w:r>
        <w:r w:rsidR="00D677CD" w:rsidRPr="00804F31">
          <w:rPr>
            <w:b/>
            <w:iCs/>
            <w:color w:val="000000"/>
            <w:rPrChange w:id="203" w:author="Hyosub Kim" w:date="2020-08-25T11:08:00Z">
              <w:rPr>
                <w:i/>
                <w:iCs/>
                <w:color w:val="000000"/>
              </w:rPr>
            </w:rPrChange>
          </w:rPr>
          <w:t xml:space="preserve"> </w:t>
        </w:r>
      </w:ins>
      <w:r w:rsidR="00452CFA" w:rsidRPr="00804F31">
        <w:rPr>
          <w:b/>
          <w:iCs/>
          <w:color w:val="000000"/>
          <w:rPrChange w:id="204" w:author="Hyosub Kim" w:date="2020-08-25T11:08:00Z">
            <w:rPr>
              <w:i/>
              <w:iCs/>
              <w:color w:val="000000"/>
            </w:rPr>
          </w:rPrChange>
        </w:rPr>
        <w:t>in the Model Based methods section</w:t>
      </w:r>
      <w:r w:rsidR="006614DB" w:rsidRPr="00804F31">
        <w:rPr>
          <w:b/>
          <w:iCs/>
          <w:color w:val="000000"/>
          <w:rPrChange w:id="205" w:author="Hyosub Kim" w:date="2020-08-25T11:08:00Z">
            <w:rPr>
              <w:i/>
              <w:iCs/>
              <w:color w:val="000000"/>
            </w:rPr>
          </w:rPrChange>
        </w:rPr>
        <w:t xml:space="preserve"> (lines...)</w:t>
      </w:r>
      <w:r w:rsidRPr="00804F31">
        <w:rPr>
          <w:b/>
          <w:iCs/>
          <w:color w:val="000000"/>
          <w:rPrChange w:id="206" w:author="Hyosub Kim" w:date="2020-08-25T11:08:00Z">
            <w:rPr>
              <w:i/>
              <w:iCs/>
              <w:color w:val="000000"/>
            </w:rPr>
          </w:rPrChange>
        </w:rPr>
        <w:t xml:space="preserve">. </w:t>
      </w:r>
      <w:r w:rsidR="00B16B1B" w:rsidRPr="00804F31">
        <w:rPr>
          <w:b/>
          <w:iCs/>
          <w:color w:val="000000"/>
          <w:rPrChange w:id="207" w:author="Hyosub Kim" w:date="2020-08-25T11:08:00Z">
            <w:rPr>
              <w:i/>
              <w:iCs/>
              <w:color w:val="000000"/>
            </w:rPr>
          </w:rPrChange>
        </w:rPr>
        <w:t>In the Strategy + Use-</w:t>
      </w:r>
      <w:r w:rsidR="00693209" w:rsidRPr="00804F31">
        <w:rPr>
          <w:b/>
          <w:iCs/>
          <w:color w:val="000000"/>
          <w:rPrChange w:id="208" w:author="Hyosub Kim" w:date="2020-08-25T11:08:00Z">
            <w:rPr>
              <w:i/>
              <w:iCs/>
              <w:color w:val="000000"/>
            </w:rPr>
          </w:rPrChange>
        </w:rPr>
        <w:t>D</w:t>
      </w:r>
      <w:r w:rsidR="00B16B1B" w:rsidRPr="00804F31">
        <w:rPr>
          <w:b/>
          <w:iCs/>
          <w:color w:val="000000"/>
          <w:rPrChange w:id="209" w:author="Hyosub Kim" w:date="2020-08-25T11:08:00Z">
            <w:rPr>
              <w:i/>
              <w:iCs/>
              <w:color w:val="000000"/>
            </w:rPr>
          </w:rPrChange>
        </w:rPr>
        <w:t>ependent model, u</w:t>
      </w:r>
      <w:r w:rsidR="00C53DF2" w:rsidRPr="00804F31">
        <w:rPr>
          <w:b/>
          <w:iCs/>
          <w:color w:val="000000"/>
          <w:rPrChange w:id="210" w:author="Hyosub Kim" w:date="2020-08-25T11:08:00Z">
            <w:rPr>
              <w:i/>
              <w:iCs/>
              <w:color w:val="000000"/>
            </w:rPr>
          </w:rPrChange>
        </w:rPr>
        <w:t>se-dependent learning depend</w:t>
      </w:r>
      <w:r w:rsidRPr="00804F31">
        <w:rPr>
          <w:b/>
          <w:iCs/>
          <w:color w:val="000000"/>
          <w:rPrChange w:id="211" w:author="Hyosub Kim" w:date="2020-08-25T11:08:00Z">
            <w:rPr>
              <w:i/>
              <w:iCs/>
              <w:color w:val="000000"/>
            </w:rPr>
          </w:rPrChange>
        </w:rPr>
        <w:t>s</w:t>
      </w:r>
      <w:r w:rsidR="00C53DF2" w:rsidRPr="00804F31">
        <w:rPr>
          <w:b/>
          <w:iCs/>
          <w:color w:val="000000"/>
          <w:rPrChange w:id="212" w:author="Hyosub Kim" w:date="2020-08-25T11:08:00Z">
            <w:rPr>
              <w:i/>
              <w:iCs/>
              <w:color w:val="000000"/>
            </w:rPr>
          </w:rPrChange>
        </w:rPr>
        <w:t xml:space="preserve"> on previous motor output and occurs in parallel to updates based on an error signal (</w:t>
      </w:r>
      <w:proofErr w:type="spellStart"/>
      <w:r w:rsidR="00C53DF2" w:rsidRPr="00804F31">
        <w:rPr>
          <w:b/>
          <w:iCs/>
          <w:color w:val="000000"/>
          <w:rPrChange w:id="213" w:author="Hyosub Kim" w:date="2020-08-25T11:08:00Z">
            <w:rPr>
              <w:i/>
              <w:iCs/>
              <w:color w:val="000000"/>
            </w:rPr>
          </w:rPrChange>
        </w:rPr>
        <w:t>Diedrichsen</w:t>
      </w:r>
      <w:proofErr w:type="spellEnd"/>
      <w:r w:rsidR="00C53DF2" w:rsidRPr="00804F31">
        <w:rPr>
          <w:b/>
          <w:iCs/>
          <w:color w:val="000000"/>
          <w:rPrChange w:id="214" w:author="Hyosub Kim" w:date="2020-08-25T11:08:00Z">
            <w:rPr>
              <w:i/>
              <w:iCs/>
              <w:color w:val="000000"/>
            </w:rPr>
          </w:rPrChange>
        </w:rPr>
        <w:t xml:space="preserve"> et al., 2010). </w:t>
      </w:r>
      <w:r w:rsidR="00B16B1B" w:rsidRPr="00804F31">
        <w:rPr>
          <w:b/>
          <w:iCs/>
          <w:color w:val="000000"/>
          <w:rPrChange w:id="215" w:author="Hyosub Kim" w:date="2020-08-25T11:08:00Z">
            <w:rPr>
              <w:i/>
              <w:iCs/>
              <w:color w:val="000000"/>
            </w:rPr>
          </w:rPrChange>
        </w:rPr>
        <w:t>T</w:t>
      </w:r>
      <w:r w:rsidR="00C53DF2" w:rsidRPr="00804F31">
        <w:rPr>
          <w:b/>
          <w:iCs/>
          <w:color w:val="000000"/>
          <w:rPrChange w:id="216" w:author="Hyosub Kim" w:date="2020-08-25T11:08:00Z">
            <w:rPr>
              <w:i/>
              <w:iCs/>
              <w:color w:val="000000"/>
            </w:rPr>
          </w:rPrChange>
        </w:rPr>
        <w:t xml:space="preserve">he error signal </w:t>
      </w:r>
      <w:r w:rsidR="00B16B1B" w:rsidRPr="00804F31">
        <w:rPr>
          <w:b/>
          <w:iCs/>
          <w:color w:val="000000"/>
          <w:rPrChange w:id="217" w:author="Hyosub Kim" w:date="2020-08-25T11:08:00Z">
            <w:rPr>
              <w:i/>
              <w:iCs/>
              <w:color w:val="000000"/>
            </w:rPr>
          </w:rPrChange>
        </w:rPr>
        <w:t xml:space="preserve">directly drives strategic learning, and due to the interactions between strategic and use-dependent learning, impacts the use-dependent process. However, in the absence of an error signal (e.g., an individual chooses to walk asymmetrically </w:t>
      </w:r>
      <w:r w:rsidR="00B525E7" w:rsidRPr="00804F31">
        <w:rPr>
          <w:b/>
          <w:iCs/>
          <w:color w:val="000000"/>
          <w:rPrChange w:id="218" w:author="Hyosub Kim" w:date="2020-08-25T11:08:00Z">
            <w:rPr>
              <w:i/>
              <w:iCs/>
              <w:color w:val="000000"/>
            </w:rPr>
          </w:rPrChange>
        </w:rPr>
        <w:t>without a</w:t>
      </w:r>
      <w:r w:rsidR="00B16B1B" w:rsidRPr="00804F31">
        <w:rPr>
          <w:b/>
          <w:iCs/>
          <w:color w:val="000000"/>
          <w:rPrChange w:id="219" w:author="Hyosub Kim" w:date="2020-08-25T11:08:00Z">
            <w:rPr>
              <w:i/>
              <w:iCs/>
              <w:color w:val="000000"/>
            </w:rPr>
          </w:rPrChange>
        </w:rPr>
        <w:t xml:space="preserve"> specific goal or external target), the use-dependent learning process would still be active, given that it learns from previous motor output, regardless of whether the motor output changed due to an error signal or not. </w:t>
      </w:r>
    </w:p>
    <w:p w14:paraId="2981F553" w14:textId="77777777" w:rsidR="00B16B1B" w:rsidRPr="00804F31" w:rsidRDefault="00B16B1B" w:rsidP="0016747B">
      <w:pPr>
        <w:pStyle w:val="ListParagraph"/>
        <w:autoSpaceDE w:val="0"/>
        <w:autoSpaceDN w:val="0"/>
        <w:adjustRightInd w:val="0"/>
        <w:ind w:left="360"/>
        <w:rPr>
          <w:b/>
          <w:iCs/>
          <w:color w:val="000000"/>
          <w:rPrChange w:id="220" w:author="Hyosub Kim" w:date="2020-08-25T11:08:00Z">
            <w:rPr>
              <w:i/>
              <w:iCs/>
              <w:color w:val="000000"/>
            </w:rPr>
          </w:rPrChange>
        </w:rPr>
      </w:pPr>
    </w:p>
    <w:p w14:paraId="7C589890" w14:textId="56930AE8" w:rsidR="00F140B1" w:rsidRPr="00804F31" w:rsidRDefault="00DD2990" w:rsidP="00F140B1">
      <w:pPr>
        <w:pStyle w:val="ListParagraph"/>
        <w:autoSpaceDE w:val="0"/>
        <w:autoSpaceDN w:val="0"/>
        <w:adjustRightInd w:val="0"/>
        <w:ind w:left="360"/>
        <w:rPr>
          <w:b/>
          <w:iCs/>
          <w:color w:val="000000"/>
          <w:rPrChange w:id="221" w:author="Hyosub Kim" w:date="2020-08-25T11:08:00Z">
            <w:rPr>
              <w:i/>
              <w:iCs/>
              <w:color w:val="000000"/>
            </w:rPr>
          </w:rPrChange>
        </w:rPr>
      </w:pPr>
      <w:r w:rsidRPr="00804F31">
        <w:rPr>
          <w:b/>
          <w:iCs/>
          <w:color w:val="000000"/>
          <w:rPrChange w:id="222" w:author="Hyosub Kim" w:date="2020-08-25T11:08:00Z">
            <w:rPr>
              <w:i/>
              <w:iCs/>
              <w:color w:val="000000"/>
            </w:rPr>
          </w:rPrChange>
        </w:rPr>
        <w:t>As t</w:t>
      </w:r>
      <w:r w:rsidR="00B16B1B" w:rsidRPr="00804F31">
        <w:rPr>
          <w:b/>
          <w:iCs/>
          <w:color w:val="000000"/>
          <w:rPrChange w:id="223" w:author="Hyosub Kim" w:date="2020-08-25T11:08:00Z">
            <w:rPr>
              <w:i/>
              <w:iCs/>
              <w:color w:val="000000"/>
            </w:rPr>
          </w:rPrChange>
        </w:rPr>
        <w:t>he phenomenon we are trying to capture in the use-dependent process is the pure repetition effect absent any error, we chose to emphasize that component in the text.</w:t>
      </w:r>
      <w:r w:rsidR="009C566E" w:rsidRPr="00804F31">
        <w:rPr>
          <w:b/>
          <w:iCs/>
          <w:color w:val="000000"/>
          <w:rPrChange w:id="224" w:author="Hyosub Kim" w:date="2020-08-25T11:08:00Z">
            <w:rPr>
              <w:i/>
              <w:iCs/>
              <w:color w:val="000000"/>
            </w:rPr>
          </w:rPrChange>
        </w:rPr>
        <w:t xml:space="preserve"> However, we see how the way we stated the unique features of the model </w:t>
      </w:r>
      <w:r w:rsidRPr="00804F31">
        <w:rPr>
          <w:b/>
          <w:iCs/>
          <w:color w:val="000000"/>
          <w:rPrChange w:id="225" w:author="Hyosub Kim" w:date="2020-08-25T11:08:00Z">
            <w:rPr>
              <w:i/>
              <w:iCs/>
              <w:color w:val="000000"/>
            </w:rPr>
          </w:rPrChange>
        </w:rPr>
        <w:t>was not clear and</w:t>
      </w:r>
      <w:r w:rsidR="00F140B1" w:rsidRPr="00804F31">
        <w:rPr>
          <w:b/>
          <w:iCs/>
          <w:color w:val="000000"/>
          <w:rPrChange w:id="226" w:author="Hyosub Kim" w:date="2020-08-25T11:08:00Z">
            <w:rPr>
              <w:i/>
              <w:iCs/>
              <w:color w:val="000000"/>
            </w:rPr>
          </w:rPrChange>
        </w:rPr>
        <w:t xml:space="preserve"> </w:t>
      </w:r>
      <w:r w:rsidR="00AA3ED6" w:rsidRPr="00804F31">
        <w:rPr>
          <w:b/>
          <w:iCs/>
          <w:color w:val="000000"/>
          <w:rPrChange w:id="227" w:author="Hyosub Kim" w:date="2020-08-25T11:08:00Z">
            <w:rPr>
              <w:i/>
              <w:iCs/>
              <w:color w:val="000000"/>
            </w:rPr>
          </w:rPrChange>
        </w:rPr>
        <w:t xml:space="preserve">adjusted the </w:t>
      </w:r>
      <w:r w:rsidR="00BB3979" w:rsidRPr="00804F31">
        <w:rPr>
          <w:b/>
          <w:iCs/>
          <w:color w:val="000000"/>
          <w:rPrChange w:id="228" w:author="Hyosub Kim" w:date="2020-08-25T11:08:00Z">
            <w:rPr>
              <w:i/>
              <w:iCs/>
              <w:color w:val="000000"/>
            </w:rPr>
          </w:rPrChange>
        </w:rPr>
        <w:t xml:space="preserve">Model Based Methods section (lines </w:t>
      </w:r>
      <w:r w:rsidR="00B111C4" w:rsidRPr="00804F31">
        <w:rPr>
          <w:b/>
          <w:iCs/>
          <w:color w:val="000000"/>
          <w:rPrChange w:id="229" w:author="Hyosub Kim" w:date="2020-08-25T11:08:00Z">
            <w:rPr>
              <w:i/>
              <w:iCs/>
              <w:color w:val="000000"/>
            </w:rPr>
          </w:rPrChange>
        </w:rPr>
        <w:t>233-234</w:t>
      </w:r>
      <w:r w:rsidR="00BB3979" w:rsidRPr="00804F31">
        <w:rPr>
          <w:b/>
          <w:iCs/>
          <w:color w:val="000000"/>
          <w:rPrChange w:id="230" w:author="Hyosub Kim" w:date="2020-08-25T11:08:00Z">
            <w:rPr>
              <w:i/>
              <w:iCs/>
              <w:color w:val="000000"/>
            </w:rPr>
          </w:rPrChange>
        </w:rPr>
        <w:t xml:space="preserve">) to address </w:t>
      </w:r>
      <w:r w:rsidR="00BB3979" w:rsidRPr="00804F31">
        <w:rPr>
          <w:b/>
          <w:iCs/>
          <w:color w:val="000000"/>
          <w:rPrChange w:id="231" w:author="Hyosub Kim" w:date="2020-08-25T11:08:00Z">
            <w:rPr>
              <w:i/>
              <w:iCs/>
              <w:color w:val="000000"/>
            </w:rPr>
          </w:rPrChange>
        </w:rPr>
        <w:lastRenderedPageBreak/>
        <w:t>this comment</w:t>
      </w:r>
      <w:r w:rsidR="00C53DF2" w:rsidRPr="00804F31">
        <w:rPr>
          <w:b/>
          <w:iCs/>
          <w:color w:val="000000"/>
          <w:rPrChange w:id="232" w:author="Hyosub Kim" w:date="2020-08-25T11:08:00Z">
            <w:rPr>
              <w:i/>
              <w:iCs/>
              <w:color w:val="000000"/>
            </w:rPr>
          </w:rPrChange>
        </w:rPr>
        <w:t xml:space="preserve">. </w:t>
      </w:r>
      <w:r w:rsidR="009C566E" w:rsidRPr="00804F31">
        <w:rPr>
          <w:b/>
          <w:iCs/>
          <w:color w:val="000000"/>
          <w:rPrChange w:id="233" w:author="Hyosub Kim" w:date="2020-08-25T11:08:00Z">
            <w:rPr>
              <w:i/>
              <w:iCs/>
              <w:color w:val="000000"/>
            </w:rPr>
          </w:rPrChange>
        </w:rPr>
        <w:t>It now reads</w:t>
      </w:r>
      <w:r w:rsidR="00F140B1" w:rsidRPr="00804F31">
        <w:rPr>
          <w:b/>
          <w:iCs/>
          <w:color w:val="000000"/>
          <w:rPrChange w:id="234" w:author="Hyosub Kim" w:date="2020-08-25T11:08:00Z">
            <w:rPr>
              <w:i/>
              <w:iCs/>
              <w:color w:val="000000"/>
            </w:rPr>
          </w:rPrChange>
        </w:rPr>
        <w:t xml:space="preserve"> </w:t>
      </w:r>
      <w:commentRangeStart w:id="235"/>
      <w:r w:rsidR="00F140B1" w:rsidRPr="00804F31">
        <w:rPr>
          <w:b/>
          <w:iCs/>
          <w:color w:val="000000"/>
          <w:rPrChange w:id="236" w:author="Hyosub Kim" w:date="2020-08-25T11:08:00Z">
            <w:rPr>
              <w:i/>
              <w:iCs/>
              <w:color w:val="000000"/>
            </w:rPr>
          </w:rPrChange>
        </w:rPr>
        <w:t>“...the update is a function of the motor output which changes based on the error signal…”</w:t>
      </w:r>
      <w:r w:rsidR="00693209" w:rsidRPr="00804F31">
        <w:rPr>
          <w:b/>
          <w:iCs/>
          <w:color w:val="000000"/>
          <w:rPrChange w:id="237" w:author="Hyosub Kim" w:date="2020-08-25T11:08:00Z">
            <w:rPr>
              <w:i/>
              <w:iCs/>
              <w:color w:val="000000"/>
            </w:rPr>
          </w:rPrChange>
        </w:rPr>
        <w:t xml:space="preserve">. </w:t>
      </w:r>
      <w:commentRangeEnd w:id="235"/>
      <w:r w:rsidR="00D677CD">
        <w:rPr>
          <w:rStyle w:val="CommentReference"/>
        </w:rPr>
        <w:commentReference w:id="235"/>
      </w:r>
    </w:p>
    <w:p w14:paraId="1BF11584" w14:textId="2CCBFDFE" w:rsidR="00C53DF2" w:rsidRPr="0016747B" w:rsidRDefault="00C53DF2" w:rsidP="0016747B">
      <w:pPr>
        <w:pStyle w:val="ListParagraph"/>
        <w:autoSpaceDE w:val="0"/>
        <w:autoSpaceDN w:val="0"/>
        <w:adjustRightInd w:val="0"/>
        <w:ind w:left="360"/>
        <w:rPr>
          <w:i/>
          <w:iCs/>
          <w:color w:val="000000"/>
        </w:rPr>
      </w:pPr>
    </w:p>
    <w:p w14:paraId="0730A476" w14:textId="77777777" w:rsidR="00880452" w:rsidRPr="00A5757F" w:rsidRDefault="00880452" w:rsidP="0016747B">
      <w:pPr>
        <w:autoSpaceDE w:val="0"/>
        <w:autoSpaceDN w:val="0"/>
        <w:adjustRightInd w:val="0"/>
      </w:pPr>
    </w:p>
    <w:p w14:paraId="7021EB1A" w14:textId="5556E889" w:rsidR="00880452" w:rsidRPr="008C3D1E" w:rsidRDefault="00880452" w:rsidP="008B5B26">
      <w:pPr>
        <w:pStyle w:val="ListParagraph"/>
        <w:numPr>
          <w:ilvl w:val="0"/>
          <w:numId w:val="1"/>
        </w:numPr>
        <w:autoSpaceDE w:val="0"/>
        <w:autoSpaceDN w:val="0"/>
        <w:adjustRightInd w:val="0"/>
        <w:ind w:left="360"/>
      </w:pPr>
      <w:r w:rsidRPr="00A5757F">
        <w:rPr>
          <w:color w:val="000000"/>
        </w:rPr>
        <w:t xml:space="preserve">Unclear why authors chose a fixed sensitivity (learning rate F) to the update rule, given literature indicating that the update of motor memories depends on the consistency of the task. For example, see the work of Maurice Smith (Gonzalez-Castro LN*, </w:t>
      </w:r>
      <w:proofErr w:type="spellStart"/>
      <w:r w:rsidRPr="00A5757F">
        <w:rPr>
          <w:color w:val="000000"/>
        </w:rPr>
        <w:t>Hadjiosif</w:t>
      </w:r>
      <w:proofErr w:type="spellEnd"/>
      <w:r w:rsidRPr="00A5757F">
        <w:rPr>
          <w:color w:val="000000"/>
        </w:rPr>
        <w:t xml:space="preserve"> AM*, Hemphill MA &amp; Smith MA (2014). Environmental Consistency Determines the Rate of Motor Adaptation. Current Biology 24, 1050-1061.)  or Reza </w:t>
      </w:r>
      <w:proofErr w:type="spellStart"/>
      <w:r w:rsidRPr="00A5757F">
        <w:rPr>
          <w:color w:val="000000"/>
        </w:rPr>
        <w:t>Shadmehr</w:t>
      </w:r>
      <w:proofErr w:type="spellEnd"/>
      <w:r w:rsidRPr="00A5757F">
        <w:rPr>
          <w:color w:val="000000"/>
        </w:rPr>
        <w:t xml:space="preserve"> (Herzfeld and </w:t>
      </w:r>
      <w:proofErr w:type="spellStart"/>
      <w:r w:rsidRPr="00A5757F">
        <w:rPr>
          <w:color w:val="000000"/>
        </w:rPr>
        <w:t>Shadmehr</w:t>
      </w:r>
      <w:proofErr w:type="spellEnd"/>
      <w:r w:rsidRPr="00A5757F">
        <w:rPr>
          <w:color w:val="000000"/>
        </w:rPr>
        <w:t xml:space="preserve">. A memory of Errors in </w:t>
      </w:r>
      <w:proofErr w:type="spellStart"/>
      <w:r w:rsidRPr="00A5757F">
        <w:rPr>
          <w:color w:val="000000"/>
        </w:rPr>
        <w:t>Sensorimotr</w:t>
      </w:r>
      <w:proofErr w:type="spellEnd"/>
      <w:r w:rsidRPr="00A5757F">
        <w:rPr>
          <w:color w:val="000000"/>
        </w:rPr>
        <w:t xml:space="preserve"> Learning 2014). While this literature focuses on adaptation processes, it is unclear why use-dependent plasticity won't be also affected by consistency in the "teaching" signal, in this case motor output. </w:t>
      </w:r>
    </w:p>
    <w:p w14:paraId="0223B78D" w14:textId="77777777" w:rsidR="008C3D1E" w:rsidRPr="00A5757F" w:rsidRDefault="008C3D1E" w:rsidP="008C3D1E">
      <w:pPr>
        <w:autoSpaceDE w:val="0"/>
        <w:autoSpaceDN w:val="0"/>
        <w:adjustRightInd w:val="0"/>
      </w:pPr>
    </w:p>
    <w:p w14:paraId="6BF3E80C" w14:textId="5073C492" w:rsidR="00CA03EA" w:rsidRPr="00D677CD" w:rsidRDefault="00CA03EA" w:rsidP="0016747B">
      <w:pPr>
        <w:pStyle w:val="ListParagraph"/>
        <w:autoSpaceDE w:val="0"/>
        <w:autoSpaceDN w:val="0"/>
        <w:adjustRightInd w:val="0"/>
        <w:ind w:left="360"/>
        <w:rPr>
          <w:b/>
          <w:iCs/>
          <w:rPrChange w:id="238" w:author="Hyosub Kim" w:date="2020-08-25T11:11:00Z">
            <w:rPr>
              <w:i/>
              <w:iCs/>
              <w:highlight w:val="yellow"/>
            </w:rPr>
          </w:rPrChange>
        </w:rPr>
      </w:pPr>
      <w:r w:rsidRPr="00D677CD">
        <w:rPr>
          <w:b/>
          <w:iCs/>
          <w:rPrChange w:id="239" w:author="Hyosub Kim" w:date="2020-08-25T11:11:00Z">
            <w:rPr>
              <w:i/>
              <w:iCs/>
              <w:highlight w:val="yellow"/>
            </w:rPr>
          </w:rPrChange>
        </w:rPr>
        <w:t>The reviewer raises an interesting point, one which we have addressed in the main text now</w:t>
      </w:r>
      <w:r w:rsidR="00693209" w:rsidRPr="00D677CD">
        <w:rPr>
          <w:b/>
          <w:iCs/>
          <w:rPrChange w:id="240" w:author="Hyosub Kim" w:date="2020-08-25T11:11:00Z">
            <w:rPr>
              <w:i/>
              <w:iCs/>
              <w:highlight w:val="yellow"/>
            </w:rPr>
          </w:rPrChange>
        </w:rPr>
        <w:t xml:space="preserve"> </w:t>
      </w:r>
      <w:ins w:id="241" w:author="Hyosub Kim" w:date="2020-08-25T11:11:00Z">
        <w:r w:rsidR="00D677CD">
          <w:rPr>
            <w:b/>
            <w:iCs/>
          </w:rPr>
          <w:t xml:space="preserve">in </w:t>
        </w:r>
      </w:ins>
      <w:r w:rsidR="00693209" w:rsidRPr="00D677CD">
        <w:rPr>
          <w:b/>
          <w:iCs/>
          <w:rPrChange w:id="242" w:author="Hyosub Kim" w:date="2020-08-25T11:11:00Z">
            <w:rPr>
              <w:i/>
              <w:iCs/>
              <w:highlight w:val="yellow"/>
            </w:rPr>
          </w:rPrChange>
        </w:rPr>
        <w:t xml:space="preserve">lines </w:t>
      </w:r>
      <w:r w:rsidRPr="00D677CD">
        <w:rPr>
          <w:b/>
          <w:iCs/>
          <w:rPrChange w:id="243" w:author="Hyosub Kim" w:date="2020-08-25T11:11:00Z">
            <w:rPr>
              <w:i/>
              <w:iCs/>
              <w:highlight w:val="yellow"/>
            </w:rPr>
          </w:rPrChange>
        </w:rPr>
        <w:t>…</w:t>
      </w:r>
      <w:r w:rsidR="00693209" w:rsidRPr="00D677CD">
        <w:rPr>
          <w:b/>
          <w:iCs/>
          <w:rPrChange w:id="244" w:author="Hyosub Kim" w:date="2020-08-25T11:11:00Z">
            <w:rPr>
              <w:i/>
              <w:iCs/>
              <w:highlight w:val="yellow"/>
            </w:rPr>
          </w:rPrChange>
        </w:rPr>
        <w:t xml:space="preserve"> </w:t>
      </w:r>
      <w:r w:rsidRPr="00D677CD">
        <w:rPr>
          <w:b/>
          <w:iCs/>
          <w:rPrChange w:id="245" w:author="Hyosub Kim" w:date="2020-08-25T11:11:00Z">
            <w:rPr>
              <w:i/>
              <w:iCs/>
              <w:highlight w:val="yellow"/>
            </w:rPr>
          </w:rPrChange>
        </w:rPr>
        <w:t>With regard to the Strategy plus Use-Dependent model</w:t>
      </w:r>
      <w:r w:rsidR="00AD29E0" w:rsidRPr="00D677CD">
        <w:rPr>
          <w:b/>
          <w:iCs/>
          <w:rPrChange w:id="246" w:author="Hyosub Kim" w:date="2020-08-25T11:11:00Z">
            <w:rPr>
              <w:i/>
              <w:iCs/>
              <w:highlight w:val="yellow"/>
            </w:rPr>
          </w:rPrChange>
        </w:rPr>
        <w:t>, we believe the lack of an extra sensitivity term in the use-dependent process is a core feature of the model</w:t>
      </w:r>
      <w:r w:rsidR="00107C3D" w:rsidRPr="00D677CD">
        <w:rPr>
          <w:b/>
          <w:iCs/>
          <w:rPrChange w:id="247" w:author="Hyosub Kim" w:date="2020-08-25T11:11:00Z">
            <w:rPr>
              <w:i/>
              <w:iCs/>
              <w:highlight w:val="yellow"/>
            </w:rPr>
          </w:rPrChange>
        </w:rPr>
        <w:t xml:space="preserve"> and is why we have </w:t>
      </w:r>
      <w:proofErr w:type="gramStart"/>
      <w:r w:rsidR="00107C3D" w:rsidRPr="00D677CD">
        <w:rPr>
          <w:b/>
          <w:iCs/>
          <w:rPrChange w:id="248" w:author="Hyosub Kim" w:date="2020-08-25T11:11:00Z">
            <w:rPr>
              <w:i/>
              <w:iCs/>
              <w:highlight w:val="yellow"/>
            </w:rPr>
          </w:rPrChange>
        </w:rPr>
        <w:t>pit</w:t>
      </w:r>
      <w:proofErr w:type="gramEnd"/>
      <w:r w:rsidR="00107C3D" w:rsidRPr="00D677CD">
        <w:rPr>
          <w:b/>
          <w:iCs/>
          <w:rPrChange w:id="249" w:author="Hyosub Kim" w:date="2020-08-25T11:11:00Z">
            <w:rPr>
              <w:i/>
              <w:iCs/>
              <w:highlight w:val="yellow"/>
            </w:rPr>
          </w:rPrChange>
        </w:rPr>
        <w:t xml:space="preserve"> </w:t>
      </w:r>
      <w:r w:rsidR="00DD2990" w:rsidRPr="00D677CD">
        <w:rPr>
          <w:b/>
          <w:iCs/>
          <w:rPrChange w:id="250" w:author="Hyosub Kim" w:date="2020-08-25T11:11:00Z">
            <w:rPr>
              <w:i/>
              <w:iCs/>
              <w:highlight w:val="yellow"/>
            </w:rPr>
          </w:rPrChange>
        </w:rPr>
        <w:t xml:space="preserve">this model directly against </w:t>
      </w:r>
      <w:r w:rsidR="00107C3D" w:rsidRPr="00D677CD">
        <w:rPr>
          <w:b/>
          <w:iCs/>
          <w:rPrChange w:id="251" w:author="Hyosub Kim" w:date="2020-08-25T11:11:00Z">
            <w:rPr>
              <w:i/>
              <w:iCs/>
              <w:highlight w:val="yellow"/>
            </w:rPr>
          </w:rPrChange>
        </w:rPr>
        <w:t xml:space="preserve">the Adaptive Bayesian model, which is sensitive to consistency. </w:t>
      </w:r>
      <w:r w:rsidR="00DD2990" w:rsidRPr="00D677CD">
        <w:rPr>
          <w:b/>
          <w:iCs/>
          <w:rPrChange w:id="252" w:author="Hyosub Kim" w:date="2020-08-25T11:11:00Z">
            <w:rPr>
              <w:i/>
              <w:iCs/>
              <w:highlight w:val="yellow"/>
            </w:rPr>
          </w:rPrChange>
        </w:rPr>
        <w:t xml:space="preserve">The basis for a fixed learning rate comes directly from </w:t>
      </w:r>
      <w:proofErr w:type="spellStart"/>
      <w:r w:rsidR="00DD2990" w:rsidRPr="00D677CD">
        <w:rPr>
          <w:b/>
          <w:iCs/>
          <w:rPrChange w:id="253" w:author="Hyosub Kim" w:date="2020-08-25T11:11:00Z">
            <w:rPr>
              <w:i/>
              <w:iCs/>
              <w:highlight w:val="yellow"/>
            </w:rPr>
          </w:rPrChange>
        </w:rPr>
        <w:t>Diedrichsen</w:t>
      </w:r>
      <w:proofErr w:type="spellEnd"/>
      <w:r w:rsidR="00DD2990" w:rsidRPr="00D677CD">
        <w:rPr>
          <w:b/>
          <w:iCs/>
          <w:rPrChange w:id="254" w:author="Hyosub Kim" w:date="2020-08-25T11:11:00Z">
            <w:rPr>
              <w:i/>
              <w:iCs/>
              <w:highlight w:val="yellow"/>
            </w:rPr>
          </w:rPrChange>
        </w:rPr>
        <w:t xml:space="preserve"> et al 2010, </w:t>
      </w:r>
      <w:del w:id="255" w:author="Hyosub Kim" w:date="2020-08-25T11:11:00Z">
        <w:r w:rsidR="00DD2990" w:rsidRPr="00D677CD" w:rsidDel="00D677CD">
          <w:rPr>
            <w:b/>
            <w:iCs/>
            <w:rPrChange w:id="256" w:author="Hyosub Kim" w:date="2020-08-25T11:11:00Z">
              <w:rPr>
                <w:i/>
                <w:iCs/>
                <w:highlight w:val="yellow"/>
              </w:rPr>
            </w:rPrChange>
          </w:rPr>
          <w:delText>and specifically,</w:delText>
        </w:r>
      </w:del>
      <w:ins w:id="257" w:author="Hyosub Kim" w:date="2020-08-25T11:11:00Z">
        <w:r w:rsidR="00D677CD">
          <w:rPr>
            <w:b/>
            <w:iCs/>
          </w:rPr>
          <w:t>where</w:t>
        </w:r>
      </w:ins>
      <w:r w:rsidR="00DD2990" w:rsidRPr="00D677CD">
        <w:rPr>
          <w:b/>
          <w:iCs/>
          <w:rPrChange w:id="258" w:author="Hyosub Kim" w:date="2020-08-25T11:11:00Z">
            <w:rPr>
              <w:i/>
              <w:iCs/>
              <w:highlight w:val="yellow"/>
            </w:rPr>
          </w:rPrChange>
        </w:rPr>
        <w:t xml:space="preserve"> data from </w:t>
      </w:r>
      <w:r w:rsidR="008E7CCD" w:rsidRPr="00D677CD">
        <w:rPr>
          <w:b/>
          <w:iCs/>
          <w:rPrChange w:id="259" w:author="Hyosub Kim" w:date="2020-08-25T11:11:00Z">
            <w:rPr>
              <w:i/>
              <w:iCs/>
              <w:highlight w:val="yellow"/>
            </w:rPr>
          </w:rPrChange>
        </w:rPr>
        <w:t xml:space="preserve">experiment 3 </w:t>
      </w:r>
      <w:r w:rsidR="00DD2990" w:rsidRPr="00D677CD">
        <w:rPr>
          <w:b/>
          <w:iCs/>
          <w:rPrChange w:id="260" w:author="Hyosub Kim" w:date="2020-08-25T11:11:00Z">
            <w:rPr>
              <w:i/>
              <w:iCs/>
              <w:highlight w:val="yellow"/>
            </w:rPr>
          </w:rPrChange>
        </w:rPr>
        <w:t>of</w:t>
      </w:r>
      <w:r w:rsidR="008E7CCD" w:rsidRPr="00D677CD">
        <w:rPr>
          <w:b/>
          <w:iCs/>
          <w:rPrChange w:id="261" w:author="Hyosub Kim" w:date="2020-08-25T11:11:00Z">
            <w:rPr>
              <w:i/>
              <w:iCs/>
              <w:highlight w:val="yellow"/>
            </w:rPr>
          </w:rPrChange>
        </w:rPr>
        <w:t xml:space="preserve"> </w:t>
      </w:r>
      <w:r w:rsidR="00DD2990" w:rsidRPr="00D677CD">
        <w:rPr>
          <w:b/>
          <w:iCs/>
          <w:rPrChange w:id="262" w:author="Hyosub Kim" w:date="2020-08-25T11:11:00Z">
            <w:rPr>
              <w:i/>
              <w:iCs/>
              <w:highlight w:val="yellow"/>
            </w:rPr>
          </w:rPrChange>
        </w:rPr>
        <w:t>their paper is particularly instructive. There</w:t>
      </w:r>
      <w:r w:rsidR="00AD29E0" w:rsidRPr="00D677CD">
        <w:rPr>
          <w:b/>
          <w:iCs/>
          <w:rPrChange w:id="263" w:author="Hyosub Kim" w:date="2020-08-25T11:11:00Z">
            <w:rPr>
              <w:i/>
              <w:iCs/>
              <w:highlight w:val="yellow"/>
            </w:rPr>
          </w:rPrChange>
        </w:rPr>
        <w:t xml:space="preserve">, </w:t>
      </w:r>
      <w:r w:rsidR="008E7CCD" w:rsidRPr="00D677CD">
        <w:rPr>
          <w:b/>
          <w:iCs/>
          <w:rPrChange w:id="264" w:author="Hyosub Kim" w:date="2020-08-25T11:11:00Z">
            <w:rPr>
              <w:i/>
              <w:iCs/>
              <w:highlight w:val="yellow"/>
            </w:rPr>
          </w:rPrChange>
        </w:rPr>
        <w:t xml:space="preserve">participants demonstrated a robust use-dependent bias in </w:t>
      </w:r>
      <w:r w:rsidR="00693209" w:rsidRPr="00D677CD">
        <w:rPr>
          <w:b/>
          <w:iCs/>
          <w:rPrChange w:id="265" w:author="Hyosub Kim" w:date="2020-08-25T11:11:00Z">
            <w:rPr>
              <w:i/>
              <w:iCs/>
              <w:highlight w:val="yellow"/>
            </w:rPr>
          </w:rPrChange>
        </w:rPr>
        <w:t xml:space="preserve">parallel with adaptation </w:t>
      </w:r>
      <w:del w:id="266" w:author="Hyosub Kim" w:date="2020-08-25T11:12:00Z">
        <w:r w:rsidR="008E7CCD" w:rsidRPr="00D677CD" w:rsidDel="00D677CD">
          <w:rPr>
            <w:b/>
            <w:iCs/>
            <w:rPrChange w:id="267" w:author="Hyosub Kim" w:date="2020-08-25T11:11:00Z">
              <w:rPr>
                <w:i/>
                <w:iCs/>
                <w:highlight w:val="yellow"/>
              </w:rPr>
            </w:rPrChange>
          </w:rPr>
          <w:delText xml:space="preserve"> </w:delText>
        </w:r>
      </w:del>
      <w:r w:rsidR="008E7CCD" w:rsidRPr="00D677CD">
        <w:rPr>
          <w:b/>
          <w:iCs/>
          <w:rPrChange w:id="268" w:author="Hyosub Kim" w:date="2020-08-25T11:11:00Z">
            <w:rPr>
              <w:i/>
              <w:iCs/>
              <w:highlight w:val="yellow"/>
            </w:rPr>
          </w:rPrChange>
        </w:rPr>
        <w:t>to a velocity-dependent force field (Fig. 3H)</w:t>
      </w:r>
      <w:r w:rsidR="00816FB0" w:rsidRPr="00D677CD">
        <w:rPr>
          <w:b/>
          <w:iCs/>
          <w:rPrChange w:id="269" w:author="Hyosub Kim" w:date="2020-08-25T11:11:00Z">
            <w:rPr>
              <w:i/>
              <w:iCs/>
              <w:highlight w:val="yellow"/>
            </w:rPr>
          </w:rPrChange>
        </w:rPr>
        <w:t xml:space="preserve">. Because of the force field, movements were initially highly variability, yet the use-dependent process demonstrated robust changes in response to the variable movement angles. </w:t>
      </w:r>
      <w:del w:id="270" w:author="Hyosub Kim" w:date="2020-08-25T11:12:00Z">
        <w:r w:rsidR="00816FB0" w:rsidRPr="00D677CD" w:rsidDel="00D677CD">
          <w:rPr>
            <w:b/>
            <w:iCs/>
            <w:rPrChange w:id="271" w:author="Hyosub Kim" w:date="2020-08-25T11:11:00Z">
              <w:rPr>
                <w:i/>
                <w:iCs/>
                <w:highlight w:val="yellow"/>
              </w:rPr>
            </w:rPrChange>
          </w:rPr>
          <w:delText>,</w:delText>
        </w:r>
        <w:r w:rsidR="008E7CCD" w:rsidRPr="00D677CD" w:rsidDel="00D677CD">
          <w:rPr>
            <w:b/>
            <w:iCs/>
            <w:rPrChange w:id="272" w:author="Hyosub Kim" w:date="2020-08-25T11:11:00Z">
              <w:rPr>
                <w:i/>
                <w:iCs/>
                <w:highlight w:val="yellow"/>
              </w:rPr>
            </w:rPrChange>
          </w:rPr>
          <w:delText xml:space="preserve"> </w:delText>
        </w:r>
      </w:del>
      <w:r w:rsidR="00816FB0" w:rsidRPr="00D677CD">
        <w:rPr>
          <w:b/>
          <w:iCs/>
          <w:rPrChange w:id="273" w:author="Hyosub Kim" w:date="2020-08-25T11:11:00Z">
            <w:rPr>
              <w:i/>
              <w:iCs/>
              <w:highlight w:val="yellow"/>
            </w:rPr>
          </w:rPrChange>
        </w:rPr>
        <w:t>Indeed</w:t>
      </w:r>
      <w:r w:rsidR="00DD2990" w:rsidRPr="00D677CD">
        <w:rPr>
          <w:b/>
          <w:iCs/>
          <w:rPrChange w:id="274" w:author="Hyosub Kim" w:date="2020-08-25T11:11:00Z">
            <w:rPr>
              <w:i/>
              <w:iCs/>
              <w:highlight w:val="yellow"/>
            </w:rPr>
          </w:rPrChange>
        </w:rPr>
        <w:t>, the use-dependent learning rate was not lower during this experiment than in the other two experiments from the paper, even though the other experiments induced use-dependent learning through more consistent movement patterns. While this evidence is indirect, this suggests that</w:t>
      </w:r>
      <w:r w:rsidR="00107C3D" w:rsidRPr="00D677CD">
        <w:rPr>
          <w:b/>
          <w:iCs/>
          <w:rPrChange w:id="275" w:author="Hyosub Kim" w:date="2020-08-25T11:11:00Z">
            <w:rPr>
              <w:i/>
              <w:iCs/>
              <w:highlight w:val="yellow"/>
            </w:rPr>
          </w:rPrChange>
        </w:rPr>
        <w:t xml:space="preserve"> under certain conditions, </w:t>
      </w:r>
      <w:ins w:id="276" w:author="Hyosub Kim" w:date="2020-08-25T08:56:00Z">
        <w:r w:rsidR="00CC5BDC" w:rsidRPr="00D677CD">
          <w:rPr>
            <w:b/>
            <w:iCs/>
            <w:rPrChange w:id="277" w:author="Hyosub Kim" w:date="2020-08-25T11:11:00Z">
              <w:rPr>
                <w:i/>
                <w:iCs/>
                <w:highlight w:val="yellow"/>
              </w:rPr>
            </w:rPrChange>
          </w:rPr>
          <w:t xml:space="preserve">such as force field adaptation, </w:t>
        </w:r>
      </w:ins>
      <w:r w:rsidR="00107C3D" w:rsidRPr="00D677CD">
        <w:rPr>
          <w:b/>
          <w:iCs/>
          <w:rPrChange w:id="278" w:author="Hyosub Kim" w:date="2020-08-25T11:11:00Z">
            <w:rPr>
              <w:i/>
              <w:iCs/>
              <w:highlight w:val="yellow"/>
            </w:rPr>
          </w:rPrChange>
        </w:rPr>
        <w:t xml:space="preserve">use-dependent learning </w:t>
      </w:r>
      <w:r w:rsidR="00DD2990" w:rsidRPr="00D677CD">
        <w:rPr>
          <w:b/>
          <w:iCs/>
          <w:rPrChange w:id="279" w:author="Hyosub Kim" w:date="2020-08-25T11:11:00Z">
            <w:rPr>
              <w:i/>
              <w:iCs/>
              <w:highlight w:val="yellow"/>
            </w:rPr>
          </w:rPrChange>
        </w:rPr>
        <w:t xml:space="preserve">may not be sensitive to consistency. </w:t>
      </w:r>
      <w:ins w:id="280" w:author="Hyosub Kim" w:date="2020-08-25T08:57:00Z">
        <w:r w:rsidR="00CC5BDC" w:rsidRPr="00D677CD">
          <w:rPr>
            <w:b/>
            <w:iCs/>
            <w:rPrChange w:id="281" w:author="Hyosub Kim" w:date="2020-08-25T11:11:00Z">
              <w:rPr>
                <w:i/>
                <w:iCs/>
                <w:highlight w:val="yellow"/>
              </w:rPr>
            </w:rPrChange>
          </w:rPr>
          <w:t xml:space="preserve">Of course, the work of </w:t>
        </w:r>
        <w:proofErr w:type="spellStart"/>
        <w:r w:rsidR="00CC5BDC" w:rsidRPr="00D677CD">
          <w:rPr>
            <w:b/>
            <w:iCs/>
            <w:rPrChange w:id="282" w:author="Hyosub Kim" w:date="2020-08-25T11:11:00Z">
              <w:rPr>
                <w:i/>
                <w:iCs/>
                <w:highlight w:val="yellow"/>
              </w:rPr>
            </w:rPrChange>
          </w:rPr>
          <w:t>Verstynen</w:t>
        </w:r>
        <w:proofErr w:type="spellEnd"/>
        <w:r w:rsidR="00CC5BDC" w:rsidRPr="00D677CD">
          <w:rPr>
            <w:b/>
            <w:iCs/>
            <w:rPrChange w:id="283" w:author="Hyosub Kim" w:date="2020-08-25T11:11:00Z">
              <w:rPr>
                <w:i/>
                <w:iCs/>
                <w:highlight w:val="yellow"/>
              </w:rPr>
            </w:rPrChange>
          </w:rPr>
          <w:t xml:space="preserve"> and </w:t>
        </w:r>
        <w:proofErr w:type="spellStart"/>
        <w:r w:rsidR="00CC5BDC" w:rsidRPr="00D677CD">
          <w:rPr>
            <w:b/>
            <w:iCs/>
            <w:rPrChange w:id="284" w:author="Hyosub Kim" w:date="2020-08-25T11:11:00Z">
              <w:rPr>
                <w:i/>
                <w:iCs/>
                <w:highlight w:val="yellow"/>
              </w:rPr>
            </w:rPrChange>
          </w:rPr>
          <w:t>Sabes</w:t>
        </w:r>
        <w:proofErr w:type="spellEnd"/>
        <w:r w:rsidR="00CC5BDC" w:rsidRPr="00D677CD">
          <w:rPr>
            <w:b/>
            <w:iCs/>
            <w:rPrChange w:id="285" w:author="Hyosub Kim" w:date="2020-08-25T11:11:00Z">
              <w:rPr>
                <w:i/>
                <w:iCs/>
                <w:highlight w:val="yellow"/>
              </w:rPr>
            </w:rPrChange>
          </w:rPr>
          <w:t xml:space="preserve"> presents a counter example</w:t>
        </w:r>
      </w:ins>
      <w:ins w:id="286" w:author="Hyosub Kim" w:date="2020-08-25T08:58:00Z">
        <w:r w:rsidR="00CC5BDC" w:rsidRPr="00D677CD">
          <w:rPr>
            <w:b/>
            <w:iCs/>
            <w:rPrChange w:id="287" w:author="Hyosub Kim" w:date="2020-08-25T11:11:00Z">
              <w:rPr>
                <w:i/>
                <w:iCs/>
                <w:highlight w:val="yellow"/>
              </w:rPr>
            </w:rPrChange>
          </w:rPr>
          <w:t xml:space="preserve"> under different task demands. </w:t>
        </w:r>
      </w:ins>
      <w:ins w:id="288" w:author="Hyosub Kim" w:date="2020-08-25T09:14:00Z">
        <w:r w:rsidR="00EA3E63" w:rsidRPr="00D677CD">
          <w:rPr>
            <w:b/>
            <w:iCs/>
            <w:rPrChange w:id="289" w:author="Hyosub Kim" w:date="2020-08-25T11:11:00Z">
              <w:rPr>
                <w:i/>
                <w:iCs/>
                <w:highlight w:val="yellow"/>
              </w:rPr>
            </w:rPrChange>
          </w:rPr>
          <w:t xml:space="preserve">Thus, </w:t>
        </w:r>
      </w:ins>
      <w:del w:id="290" w:author="Hyosub Kim" w:date="2020-08-25T09:14:00Z">
        <w:r w:rsidR="00DD2990" w:rsidRPr="00D677CD" w:rsidDel="00EA3E63">
          <w:rPr>
            <w:b/>
            <w:iCs/>
            <w:rPrChange w:id="291" w:author="Hyosub Kim" w:date="2020-08-25T11:11:00Z">
              <w:rPr>
                <w:i/>
                <w:iCs/>
                <w:highlight w:val="yellow"/>
              </w:rPr>
            </w:rPrChange>
          </w:rPr>
          <w:delText>W</w:delText>
        </w:r>
      </w:del>
      <w:ins w:id="292" w:author="Hyosub Kim" w:date="2020-08-25T09:14:00Z">
        <w:r w:rsidR="00EA3E63" w:rsidRPr="00D677CD">
          <w:rPr>
            <w:b/>
            <w:iCs/>
            <w:rPrChange w:id="293" w:author="Hyosub Kim" w:date="2020-08-25T11:11:00Z">
              <w:rPr>
                <w:i/>
                <w:iCs/>
                <w:highlight w:val="yellow"/>
              </w:rPr>
            </w:rPrChange>
          </w:rPr>
          <w:t>w</w:t>
        </w:r>
      </w:ins>
      <w:r w:rsidR="00DD2990" w:rsidRPr="00D677CD">
        <w:rPr>
          <w:b/>
          <w:iCs/>
          <w:rPrChange w:id="294" w:author="Hyosub Kim" w:date="2020-08-25T11:11:00Z">
            <w:rPr>
              <w:i/>
              <w:iCs/>
              <w:highlight w:val="yellow"/>
            </w:rPr>
          </w:rPrChange>
        </w:rPr>
        <w:t xml:space="preserve">e believe that this controversy over how sensitive use-dependent learning </w:t>
      </w:r>
      <w:ins w:id="295" w:author="Hyosub Kim" w:date="2020-08-25T11:13:00Z">
        <w:r w:rsidR="00D677CD">
          <w:rPr>
            <w:b/>
            <w:iCs/>
          </w:rPr>
          <w:t xml:space="preserve">during walking </w:t>
        </w:r>
      </w:ins>
      <w:r w:rsidR="00DD2990" w:rsidRPr="00D677CD">
        <w:rPr>
          <w:b/>
          <w:iCs/>
          <w:rPrChange w:id="296" w:author="Hyosub Kim" w:date="2020-08-25T11:11:00Z">
            <w:rPr>
              <w:i/>
              <w:iCs/>
              <w:highlight w:val="yellow"/>
            </w:rPr>
          </w:rPrChange>
        </w:rPr>
        <w:t>is to the consistency of movement is best tackled directly</w:t>
      </w:r>
      <w:r w:rsidR="0079661A" w:rsidRPr="00D677CD">
        <w:rPr>
          <w:b/>
          <w:iCs/>
          <w:rPrChange w:id="297" w:author="Hyosub Kim" w:date="2020-08-25T11:11:00Z">
            <w:rPr>
              <w:i/>
              <w:iCs/>
              <w:highlight w:val="yellow"/>
            </w:rPr>
          </w:rPrChange>
        </w:rPr>
        <w:t xml:space="preserve"> and forms the primary motivation of our study and our choice of models.</w:t>
      </w:r>
    </w:p>
    <w:p w14:paraId="0B8E6CED" w14:textId="77777777" w:rsidR="00CA03EA" w:rsidDel="00816FB0" w:rsidRDefault="00CA03EA" w:rsidP="0016747B">
      <w:pPr>
        <w:pStyle w:val="ListParagraph"/>
        <w:autoSpaceDE w:val="0"/>
        <w:autoSpaceDN w:val="0"/>
        <w:adjustRightInd w:val="0"/>
        <w:ind w:left="360"/>
        <w:rPr>
          <w:del w:id="298" w:author="Jonathan Wood" w:date="2020-08-19T08:59:00Z"/>
          <w:i/>
          <w:iCs/>
          <w:highlight w:val="yellow"/>
        </w:rPr>
      </w:pPr>
    </w:p>
    <w:p w14:paraId="4B1CCCE7" w14:textId="77777777" w:rsidR="00880452" w:rsidRPr="00A5757F" w:rsidRDefault="00880452" w:rsidP="009B1066">
      <w:pPr>
        <w:autoSpaceDE w:val="0"/>
        <w:autoSpaceDN w:val="0"/>
        <w:adjustRightInd w:val="0"/>
      </w:pPr>
    </w:p>
    <w:p w14:paraId="2AEDA332" w14:textId="77777777" w:rsidR="00880452" w:rsidRPr="00707631" w:rsidRDefault="00880452" w:rsidP="008B5B26">
      <w:pPr>
        <w:pStyle w:val="ListParagraph"/>
        <w:numPr>
          <w:ilvl w:val="0"/>
          <w:numId w:val="1"/>
        </w:numPr>
        <w:autoSpaceDE w:val="0"/>
        <w:autoSpaceDN w:val="0"/>
        <w:adjustRightInd w:val="0"/>
        <w:ind w:left="360"/>
      </w:pPr>
      <w:r w:rsidRPr="00707631">
        <w:rPr>
          <w:color w:val="000000"/>
        </w:rPr>
        <w:t>Unclear stability of the model</w:t>
      </w:r>
    </w:p>
    <w:p w14:paraId="799A7081" w14:textId="77777777" w:rsidR="00880452" w:rsidRPr="00A5757F" w:rsidRDefault="00880452" w:rsidP="008B5B26">
      <w:pPr>
        <w:autoSpaceDE w:val="0"/>
        <w:autoSpaceDN w:val="0"/>
        <w:adjustRightInd w:val="0"/>
        <w:ind w:left="360"/>
      </w:pPr>
    </w:p>
    <w:p w14:paraId="34DAFFAC" w14:textId="37F6EEA8" w:rsidR="00880452" w:rsidRPr="00D677CD" w:rsidRDefault="000111BF" w:rsidP="008B5B26">
      <w:pPr>
        <w:autoSpaceDE w:val="0"/>
        <w:autoSpaceDN w:val="0"/>
        <w:adjustRightInd w:val="0"/>
        <w:ind w:left="360"/>
        <w:rPr>
          <w:b/>
          <w:iCs/>
          <w:rPrChange w:id="299" w:author="Hyosub Kim" w:date="2020-08-25T11:13:00Z">
            <w:rPr>
              <w:i/>
              <w:iCs/>
            </w:rPr>
          </w:rPrChange>
        </w:rPr>
      </w:pPr>
      <w:r w:rsidRPr="00D677CD">
        <w:rPr>
          <w:b/>
          <w:iCs/>
          <w:rPrChange w:id="300" w:author="Hyosub Kim" w:date="2020-08-25T11:13:00Z">
            <w:rPr>
              <w:i/>
              <w:iCs/>
            </w:rPr>
          </w:rPrChange>
        </w:rPr>
        <w:t xml:space="preserve">To obtain stable model parameters we bootstrapped parameter values from the acquired dataset </w:t>
      </w:r>
      <w:r w:rsidR="00707631" w:rsidRPr="00D677CD">
        <w:rPr>
          <w:b/>
          <w:iCs/>
          <w:rPrChange w:id="301" w:author="Hyosub Kim" w:date="2020-08-25T11:13:00Z">
            <w:rPr>
              <w:i/>
              <w:iCs/>
            </w:rPr>
          </w:rPrChange>
        </w:rPr>
        <w:t>1</w:t>
      </w:r>
      <w:r w:rsidRPr="00D677CD">
        <w:rPr>
          <w:b/>
          <w:iCs/>
          <w:rPrChange w:id="302" w:author="Hyosub Kim" w:date="2020-08-25T11:13:00Z">
            <w:rPr>
              <w:i/>
              <w:iCs/>
            </w:rPr>
          </w:rPrChange>
        </w:rPr>
        <w:t>000 times</w:t>
      </w:r>
      <w:r w:rsidR="00707631" w:rsidRPr="00D677CD">
        <w:rPr>
          <w:b/>
          <w:iCs/>
          <w:rPrChange w:id="303" w:author="Hyosub Kim" w:date="2020-08-25T11:13:00Z">
            <w:rPr>
              <w:i/>
              <w:iCs/>
            </w:rPr>
          </w:rPrChange>
        </w:rPr>
        <w:t>. We explain this fitting process, in the simulations section (lines</w:t>
      </w:r>
      <w:r w:rsidR="00EE5D45" w:rsidRPr="00D677CD">
        <w:rPr>
          <w:b/>
          <w:iCs/>
          <w:rPrChange w:id="304" w:author="Hyosub Kim" w:date="2020-08-25T11:13:00Z">
            <w:rPr>
              <w:i/>
              <w:iCs/>
            </w:rPr>
          </w:rPrChange>
        </w:rPr>
        <w:t xml:space="preserve"> 459-461</w:t>
      </w:r>
      <w:r w:rsidR="00707631" w:rsidRPr="00D677CD">
        <w:rPr>
          <w:b/>
          <w:iCs/>
          <w:rPrChange w:id="305" w:author="Hyosub Kim" w:date="2020-08-25T11:13:00Z">
            <w:rPr>
              <w:i/>
              <w:iCs/>
            </w:rPr>
          </w:rPrChange>
        </w:rPr>
        <w:t xml:space="preserve">). </w:t>
      </w:r>
    </w:p>
    <w:p w14:paraId="508F383C" w14:textId="77777777" w:rsidR="00880452" w:rsidRPr="00A5757F" w:rsidRDefault="00880452" w:rsidP="008B5B26">
      <w:pPr>
        <w:autoSpaceDE w:val="0"/>
        <w:autoSpaceDN w:val="0"/>
        <w:adjustRightInd w:val="0"/>
        <w:ind w:left="360"/>
      </w:pPr>
    </w:p>
    <w:p w14:paraId="216D2BF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This seems arbitrary. Authors should provide a better justification or sensitivity analysis. </w:t>
      </w:r>
    </w:p>
    <w:p w14:paraId="743C7839" w14:textId="77777777" w:rsidR="00880452" w:rsidRPr="00A5757F" w:rsidRDefault="00880452" w:rsidP="008B5B26">
      <w:pPr>
        <w:autoSpaceDE w:val="0"/>
        <w:autoSpaceDN w:val="0"/>
        <w:adjustRightInd w:val="0"/>
        <w:ind w:left="360"/>
      </w:pPr>
    </w:p>
    <w:p w14:paraId="7F183251" w14:textId="14CF22AE" w:rsidR="000111BF" w:rsidRPr="00D677CD" w:rsidRDefault="0079661A" w:rsidP="008B5B26">
      <w:pPr>
        <w:autoSpaceDE w:val="0"/>
        <w:autoSpaceDN w:val="0"/>
        <w:adjustRightInd w:val="0"/>
        <w:ind w:left="360"/>
        <w:rPr>
          <w:b/>
          <w:iCs/>
        </w:rPr>
      </w:pPr>
      <w:r w:rsidRPr="00D677CD">
        <w:rPr>
          <w:b/>
          <w:iCs/>
          <w:rPrChange w:id="306" w:author="Hyosub Kim" w:date="2020-08-25T11:13:00Z">
            <w:rPr>
              <w:i/>
              <w:iCs/>
            </w:rPr>
          </w:rPrChange>
        </w:rPr>
        <w:t>We appreciate the reviewer’s comment and have provided a clearer justification in the Model Based Methods section (lines 240-244)</w:t>
      </w:r>
      <w:del w:id="307" w:author="Hyosub Kim" w:date="2020-08-25T09:01:00Z">
        <w:r w:rsidRPr="00D677CD" w:rsidDel="00CC5BDC">
          <w:rPr>
            <w:b/>
            <w:iCs/>
            <w:rPrChange w:id="308" w:author="Hyosub Kim" w:date="2020-08-25T11:13:00Z">
              <w:rPr>
                <w:i/>
                <w:iCs/>
              </w:rPr>
            </w:rPrChange>
          </w:rPr>
          <w:delText>. There we provide a rationale</w:delText>
        </w:r>
      </w:del>
      <w:r w:rsidRPr="00D677CD">
        <w:rPr>
          <w:b/>
          <w:iCs/>
          <w:rPrChange w:id="309" w:author="Hyosub Kim" w:date="2020-08-25T11:13:00Z">
            <w:rPr>
              <w:i/>
              <w:iCs/>
            </w:rPr>
          </w:rPrChange>
        </w:rPr>
        <w:t xml:space="preserve"> for why we</w:t>
      </w:r>
      <w:r w:rsidR="000111BF" w:rsidRPr="00D677CD">
        <w:rPr>
          <w:b/>
          <w:iCs/>
          <w:rPrChange w:id="310" w:author="Hyosub Kim" w:date="2020-08-25T11:13:00Z">
            <w:rPr>
              <w:i/>
              <w:iCs/>
            </w:rPr>
          </w:rPrChange>
        </w:rPr>
        <w:t xml:space="preserve"> chose this constraint </w:t>
      </w:r>
      <w:r w:rsidRPr="00D677CD">
        <w:rPr>
          <w:b/>
          <w:iCs/>
          <w:rPrChange w:id="311" w:author="Hyosub Kim" w:date="2020-08-25T11:13:00Z">
            <w:rPr>
              <w:i/>
              <w:iCs/>
            </w:rPr>
          </w:rPrChange>
        </w:rPr>
        <w:t xml:space="preserve">and </w:t>
      </w:r>
      <w:r w:rsidR="000111BF" w:rsidRPr="00D677CD">
        <w:rPr>
          <w:b/>
          <w:iCs/>
          <w:rPrChange w:id="312" w:author="Hyosub Kim" w:date="2020-08-25T11:13:00Z">
            <w:rPr>
              <w:i/>
              <w:iCs/>
            </w:rPr>
          </w:rPrChange>
        </w:rPr>
        <w:t xml:space="preserve">the </w:t>
      </w:r>
      <w:r w:rsidRPr="00D677CD">
        <w:rPr>
          <w:b/>
          <w:iCs/>
          <w:rPrChange w:id="313" w:author="Hyosub Kim" w:date="2020-08-25T11:13:00Z">
            <w:rPr>
              <w:i/>
              <w:iCs/>
            </w:rPr>
          </w:rPrChange>
        </w:rPr>
        <w:t xml:space="preserve">empirical evidence for a slower </w:t>
      </w:r>
      <w:r w:rsidR="000111BF" w:rsidRPr="00D677CD">
        <w:rPr>
          <w:b/>
          <w:iCs/>
          <w:rPrChange w:id="314" w:author="Hyosub Kim" w:date="2020-08-25T11:13:00Z">
            <w:rPr>
              <w:i/>
              <w:iCs/>
            </w:rPr>
          </w:rPrChange>
        </w:rPr>
        <w:t xml:space="preserve">use-dependent </w:t>
      </w:r>
      <w:r w:rsidRPr="00D677CD">
        <w:rPr>
          <w:b/>
          <w:iCs/>
          <w:rPrChange w:id="315" w:author="Hyosub Kim" w:date="2020-08-25T11:13:00Z">
            <w:rPr>
              <w:i/>
              <w:iCs/>
            </w:rPr>
          </w:rPrChange>
        </w:rPr>
        <w:t xml:space="preserve">learning rate than </w:t>
      </w:r>
      <w:r w:rsidR="000111BF" w:rsidRPr="00D677CD">
        <w:rPr>
          <w:b/>
          <w:iCs/>
          <w:rPrChange w:id="316" w:author="Hyosub Kim" w:date="2020-08-25T11:13:00Z">
            <w:rPr>
              <w:i/>
              <w:iCs/>
            </w:rPr>
          </w:rPrChange>
        </w:rPr>
        <w:t xml:space="preserve">strategic learning (F and C, respectively). </w:t>
      </w:r>
      <w:r w:rsidRPr="00D677CD">
        <w:rPr>
          <w:b/>
          <w:iCs/>
          <w:rPrChange w:id="317" w:author="Hyosub Kim" w:date="2020-08-25T11:13:00Z">
            <w:rPr>
              <w:i/>
              <w:iCs/>
            </w:rPr>
          </w:rPrChange>
        </w:rPr>
        <w:t xml:space="preserve">Briefly, Taylor and </w:t>
      </w:r>
      <w:proofErr w:type="spellStart"/>
      <w:r w:rsidRPr="00D677CD">
        <w:rPr>
          <w:b/>
          <w:iCs/>
          <w:rPrChange w:id="318" w:author="Hyosub Kim" w:date="2020-08-25T11:13:00Z">
            <w:rPr>
              <w:i/>
              <w:iCs/>
            </w:rPr>
          </w:rPrChange>
        </w:rPr>
        <w:t>Ivry</w:t>
      </w:r>
      <w:proofErr w:type="spellEnd"/>
      <w:r w:rsidRPr="00D677CD">
        <w:rPr>
          <w:b/>
          <w:iCs/>
          <w:rPrChange w:id="319" w:author="Hyosub Kim" w:date="2020-08-25T11:13:00Z">
            <w:rPr>
              <w:i/>
              <w:iCs/>
            </w:rPr>
          </w:rPrChange>
        </w:rPr>
        <w:t xml:space="preserve"> (2011) showed that </w:t>
      </w:r>
      <w:r w:rsidR="000D4B99" w:rsidRPr="00D677CD">
        <w:rPr>
          <w:b/>
          <w:iCs/>
          <w:rPrChange w:id="320" w:author="Hyosub Kim" w:date="2020-08-25T11:13:00Z">
            <w:rPr>
              <w:i/>
              <w:iCs/>
            </w:rPr>
          </w:rPrChange>
        </w:rPr>
        <w:t>humans can quickly adjust strategic aiming</w:t>
      </w:r>
      <w:del w:id="321" w:author="Jonathan Wood" w:date="2020-08-17T21:08:00Z">
        <w:r w:rsidR="000D4B99" w:rsidRPr="00D677CD" w:rsidDel="00F140B1">
          <w:rPr>
            <w:b/>
            <w:iCs/>
            <w:rPrChange w:id="322" w:author="Hyosub Kim" w:date="2020-08-25T11:13:00Z">
              <w:rPr>
                <w:i/>
                <w:iCs/>
              </w:rPr>
            </w:rPrChange>
          </w:rPr>
          <w:delText>,</w:delText>
        </w:r>
      </w:del>
      <w:r w:rsidRPr="00D677CD">
        <w:rPr>
          <w:b/>
          <w:iCs/>
          <w:rPrChange w:id="323" w:author="Hyosub Kim" w:date="2020-08-25T11:13:00Z">
            <w:rPr>
              <w:i/>
              <w:iCs/>
            </w:rPr>
          </w:rPrChange>
        </w:rPr>
        <w:t xml:space="preserve"> and can reach learning rates that are even close to 1</w:t>
      </w:r>
      <w:ins w:id="324" w:author="Hyosub Kim" w:date="2020-08-25T09:02:00Z">
        <w:r w:rsidR="005C078E" w:rsidRPr="00D677CD">
          <w:rPr>
            <w:b/>
            <w:iCs/>
            <w:rPrChange w:id="325" w:author="Hyosub Kim" w:date="2020-08-25T11:13:00Z">
              <w:rPr>
                <w:i/>
                <w:iCs/>
              </w:rPr>
            </w:rPrChange>
          </w:rPr>
          <w:t xml:space="preserve"> (“one trial learning”)</w:t>
        </w:r>
      </w:ins>
      <w:r w:rsidRPr="00D677CD">
        <w:rPr>
          <w:b/>
          <w:iCs/>
          <w:rPrChange w:id="326" w:author="Hyosub Kim" w:date="2020-08-25T11:13:00Z">
            <w:rPr>
              <w:i/>
              <w:iCs/>
            </w:rPr>
          </w:rPrChange>
        </w:rPr>
        <w:t>.</w:t>
      </w:r>
      <w:r w:rsidR="000D4B99" w:rsidRPr="00D677CD">
        <w:rPr>
          <w:b/>
          <w:iCs/>
          <w:rPrChange w:id="327" w:author="Hyosub Kim" w:date="2020-08-25T11:13:00Z">
            <w:rPr>
              <w:i/>
              <w:iCs/>
            </w:rPr>
          </w:rPrChange>
        </w:rPr>
        <w:t xml:space="preserve"> </w:t>
      </w:r>
      <w:commentRangeStart w:id="328"/>
      <w:r w:rsidRPr="00D677CD">
        <w:rPr>
          <w:b/>
          <w:iCs/>
          <w:rPrChange w:id="329" w:author="Hyosub Kim" w:date="2020-08-25T11:13:00Z">
            <w:rPr>
              <w:i/>
              <w:iCs/>
            </w:rPr>
          </w:rPrChange>
        </w:rPr>
        <w:t>Given</w:t>
      </w:r>
      <w:commentRangeEnd w:id="328"/>
      <w:r w:rsidR="005C078E" w:rsidRPr="00D677CD">
        <w:rPr>
          <w:rStyle w:val="CommentReference"/>
          <w:b/>
          <w:rPrChange w:id="330" w:author="Hyosub Kim" w:date="2020-08-25T11:13:00Z">
            <w:rPr>
              <w:rStyle w:val="CommentReference"/>
            </w:rPr>
          </w:rPrChange>
        </w:rPr>
        <w:commentReference w:id="328"/>
      </w:r>
      <w:r w:rsidRPr="00D677CD">
        <w:rPr>
          <w:b/>
          <w:iCs/>
          <w:rPrChange w:id="331" w:author="Hyosub Kim" w:date="2020-08-25T11:13:00Z">
            <w:rPr>
              <w:i/>
              <w:iCs/>
            </w:rPr>
          </w:rPrChange>
        </w:rPr>
        <w:t xml:space="preserve"> that strategic aiming is m</w:t>
      </w:r>
      <w:r w:rsidR="000D4B99" w:rsidRPr="00D677CD">
        <w:rPr>
          <w:b/>
          <w:iCs/>
          <w:rPrChange w:id="332" w:author="Hyosub Kim" w:date="2020-08-25T11:13:00Z">
            <w:rPr>
              <w:i/>
              <w:iCs/>
            </w:rPr>
          </w:rPrChange>
        </w:rPr>
        <w:t xml:space="preserve">uch </w:t>
      </w:r>
      <w:r w:rsidRPr="00D677CD">
        <w:rPr>
          <w:b/>
          <w:iCs/>
          <w:rPrChange w:id="333" w:author="Hyosub Kim" w:date="2020-08-25T11:13:00Z">
            <w:rPr>
              <w:i/>
              <w:iCs/>
            </w:rPr>
          </w:rPrChange>
        </w:rPr>
        <w:t xml:space="preserve">faster </w:t>
      </w:r>
      <w:r w:rsidR="000D4B99" w:rsidRPr="00D677CD">
        <w:rPr>
          <w:b/>
          <w:iCs/>
          <w:rPrChange w:id="334" w:author="Hyosub Kim" w:date="2020-08-25T11:13:00Z">
            <w:rPr>
              <w:i/>
              <w:iCs/>
            </w:rPr>
          </w:rPrChange>
        </w:rPr>
        <w:t xml:space="preserve">than </w:t>
      </w:r>
      <w:r w:rsidRPr="00D677CD">
        <w:rPr>
          <w:b/>
          <w:iCs/>
          <w:rPrChange w:id="335" w:author="Hyosub Kim" w:date="2020-08-25T11:13:00Z">
            <w:rPr>
              <w:i/>
              <w:iCs/>
            </w:rPr>
          </w:rPrChange>
        </w:rPr>
        <w:t>implicit adaptation, which typically has estimated</w:t>
      </w:r>
      <w:r w:rsidR="000D4B99" w:rsidRPr="00D677CD">
        <w:rPr>
          <w:b/>
          <w:iCs/>
          <w:rPrChange w:id="336" w:author="Hyosub Kim" w:date="2020-08-25T11:13:00Z">
            <w:rPr>
              <w:i/>
              <w:iCs/>
            </w:rPr>
          </w:rPrChange>
        </w:rPr>
        <w:t xml:space="preserve"> learning rate</w:t>
      </w:r>
      <w:r w:rsidRPr="00D677CD">
        <w:rPr>
          <w:b/>
          <w:iCs/>
          <w:rPrChange w:id="337" w:author="Hyosub Kim" w:date="2020-08-25T11:13:00Z">
            <w:rPr>
              <w:i/>
              <w:iCs/>
            </w:rPr>
          </w:rPrChange>
        </w:rPr>
        <w:t>s</w:t>
      </w:r>
      <w:r w:rsidR="000D4B99" w:rsidRPr="00D677CD">
        <w:rPr>
          <w:b/>
          <w:iCs/>
          <w:rPrChange w:id="338" w:author="Hyosub Kim" w:date="2020-08-25T11:13:00Z">
            <w:rPr>
              <w:i/>
              <w:iCs/>
            </w:rPr>
          </w:rPrChange>
        </w:rPr>
        <w:t xml:space="preserve"> </w:t>
      </w:r>
      <w:r w:rsidRPr="00D677CD">
        <w:rPr>
          <w:b/>
          <w:iCs/>
          <w:rPrChange w:id="339" w:author="Hyosub Kim" w:date="2020-08-25T11:13:00Z">
            <w:rPr>
              <w:i/>
              <w:iCs/>
            </w:rPr>
          </w:rPrChange>
        </w:rPr>
        <w:t>between 0.10-0.30, and that implicit adaptation is much faster than use-dependent learning (</w:t>
      </w:r>
      <w:r w:rsidR="003E7AF8" w:rsidRPr="00D677CD">
        <w:rPr>
          <w:b/>
          <w:iCs/>
          <w:rPrChange w:id="340" w:author="Hyosub Kim" w:date="2020-08-25T11:13:00Z">
            <w:rPr>
              <w:i/>
              <w:iCs/>
            </w:rPr>
          </w:rPrChange>
        </w:rPr>
        <w:t xml:space="preserve">somewhere on the order of 0.05, </w:t>
      </w:r>
      <w:r w:rsidRPr="00D677CD">
        <w:rPr>
          <w:b/>
          <w:iCs/>
          <w:rPrChange w:id="341" w:author="Hyosub Kim" w:date="2020-08-25T11:13:00Z">
            <w:rPr>
              <w:i/>
              <w:iCs/>
            </w:rPr>
          </w:rPrChange>
        </w:rPr>
        <w:t xml:space="preserve">as shown in </w:t>
      </w:r>
      <w:proofErr w:type="spellStart"/>
      <w:r w:rsidRPr="00D677CD">
        <w:rPr>
          <w:b/>
          <w:iCs/>
          <w:rPrChange w:id="342" w:author="Hyosub Kim" w:date="2020-08-25T11:13:00Z">
            <w:rPr>
              <w:i/>
              <w:iCs/>
            </w:rPr>
          </w:rPrChange>
        </w:rPr>
        <w:t>Diedrichsen</w:t>
      </w:r>
      <w:proofErr w:type="spellEnd"/>
      <w:r w:rsidRPr="00D677CD">
        <w:rPr>
          <w:b/>
          <w:iCs/>
          <w:rPrChange w:id="343" w:author="Hyosub Kim" w:date="2020-08-25T11:13:00Z">
            <w:rPr>
              <w:i/>
              <w:iCs/>
            </w:rPr>
          </w:rPrChange>
        </w:rPr>
        <w:t xml:space="preserve"> et al. 2010), we reasoned that strategy must be many times faster than use-dependent learning</w:t>
      </w:r>
      <w:r w:rsidR="000D4B99" w:rsidRPr="00D677CD">
        <w:rPr>
          <w:b/>
          <w:iCs/>
          <w:rPrChange w:id="344" w:author="Hyosub Kim" w:date="2020-08-25T11:13:00Z">
            <w:rPr>
              <w:i/>
              <w:iCs/>
            </w:rPr>
          </w:rPrChange>
        </w:rPr>
        <w:t xml:space="preserve">. </w:t>
      </w:r>
      <w:commentRangeStart w:id="345"/>
      <w:commentRangeStart w:id="346"/>
      <w:commentRangeStart w:id="347"/>
      <w:r w:rsidR="003E7AF8" w:rsidRPr="00D677CD">
        <w:rPr>
          <w:b/>
          <w:iCs/>
          <w:rPrChange w:id="348" w:author="Hyosub Kim" w:date="2020-08-25T11:13:00Z">
            <w:rPr>
              <w:i/>
              <w:iCs/>
            </w:rPr>
          </w:rPrChange>
        </w:rPr>
        <w:t xml:space="preserve">We also note that removing this </w:t>
      </w:r>
      <w:r w:rsidR="003E7AF8" w:rsidRPr="00D677CD">
        <w:rPr>
          <w:b/>
          <w:iCs/>
          <w:rPrChange w:id="349" w:author="Hyosub Kim" w:date="2020-08-25T11:13:00Z">
            <w:rPr>
              <w:i/>
              <w:iCs/>
            </w:rPr>
          </w:rPrChange>
        </w:rPr>
        <w:lastRenderedPageBreak/>
        <w:t xml:space="preserve">constraint does not qualitatively change the quality of fits or relationships between the learning rates, in terms of strategy being much faster than use-dependent learning. </w:t>
      </w:r>
      <w:commentRangeEnd w:id="345"/>
      <w:r w:rsidR="003E7AF8" w:rsidRPr="00D677CD">
        <w:rPr>
          <w:rStyle w:val="CommentReference"/>
          <w:b/>
        </w:rPr>
        <w:commentReference w:id="345"/>
      </w:r>
      <w:commentRangeEnd w:id="346"/>
      <w:r w:rsidR="00F140B1" w:rsidRPr="00D677CD">
        <w:rPr>
          <w:rStyle w:val="CommentReference"/>
          <w:b/>
        </w:rPr>
        <w:commentReference w:id="346"/>
      </w:r>
      <w:commentRangeEnd w:id="347"/>
      <w:r w:rsidR="00EA3E63" w:rsidRPr="00D677CD">
        <w:rPr>
          <w:rStyle w:val="CommentReference"/>
          <w:b/>
        </w:rPr>
        <w:commentReference w:id="347"/>
      </w:r>
    </w:p>
    <w:p w14:paraId="3913CBD2" w14:textId="77777777" w:rsidR="00982556" w:rsidRPr="00A5757F" w:rsidRDefault="00982556" w:rsidP="006A252F">
      <w:pPr>
        <w:autoSpaceDE w:val="0"/>
        <w:autoSpaceDN w:val="0"/>
        <w:adjustRightInd w:val="0"/>
      </w:pPr>
    </w:p>
    <w:p w14:paraId="21B98EB2" w14:textId="77777777" w:rsidR="00880452" w:rsidRPr="00A5757F" w:rsidRDefault="00880452" w:rsidP="008B5B26">
      <w:pPr>
        <w:pStyle w:val="ListParagraph"/>
        <w:numPr>
          <w:ilvl w:val="0"/>
          <w:numId w:val="1"/>
        </w:numPr>
        <w:autoSpaceDE w:val="0"/>
        <w:autoSpaceDN w:val="0"/>
        <w:adjustRightInd w:val="0"/>
        <w:ind w:left="360"/>
      </w:pPr>
      <w:r w:rsidRPr="00AC6CF5">
        <w:rPr>
          <w:color w:val="000000"/>
        </w:rPr>
        <w:t>Authors should reformulate this equation such that it only depends on the prior and likelihood variances</w:t>
      </w:r>
      <w:r w:rsidRPr="00A5757F">
        <w:rPr>
          <w:color w:val="000000"/>
        </w:rPr>
        <w:t>. This will make it easier for the reader to relate to prior maximum likelihood frameworks such as the paper by Ernst and Banks (for example). More importantly, how is target location and motor output related?</w:t>
      </w:r>
    </w:p>
    <w:p w14:paraId="66A3F47D" w14:textId="77777777" w:rsidR="00880452" w:rsidRPr="00A5757F" w:rsidRDefault="00880452" w:rsidP="008B5B26">
      <w:pPr>
        <w:autoSpaceDE w:val="0"/>
        <w:autoSpaceDN w:val="0"/>
        <w:adjustRightInd w:val="0"/>
        <w:ind w:left="360"/>
      </w:pPr>
    </w:p>
    <w:p w14:paraId="6837ED59" w14:textId="3FBE836A" w:rsidR="00AC6CF5" w:rsidRPr="00D677CD" w:rsidRDefault="006D1656" w:rsidP="008B5B26">
      <w:pPr>
        <w:autoSpaceDE w:val="0"/>
        <w:autoSpaceDN w:val="0"/>
        <w:adjustRightInd w:val="0"/>
        <w:ind w:left="360"/>
        <w:rPr>
          <w:b/>
          <w:iCs/>
        </w:rPr>
      </w:pPr>
      <w:r w:rsidRPr="00D677CD">
        <w:rPr>
          <w:b/>
          <w:iCs/>
        </w:rPr>
        <w:t xml:space="preserve">We </w:t>
      </w:r>
      <w:del w:id="350" w:author="Hyosub Kim" w:date="2020-08-25T11:14:00Z">
        <w:r w:rsidRPr="00D677CD" w:rsidDel="00D677CD">
          <w:rPr>
            <w:b/>
            <w:iCs/>
          </w:rPr>
          <w:delText>thank the reviewer for this suggestion and</w:delText>
        </w:r>
      </w:del>
      <w:ins w:id="351" w:author="Hyosub Kim" w:date="2020-08-25T11:14:00Z">
        <w:r w:rsidR="00D677CD">
          <w:rPr>
            <w:b/>
            <w:iCs/>
          </w:rPr>
          <w:t>have</w:t>
        </w:r>
      </w:ins>
      <w:r w:rsidRPr="00D677CD">
        <w:rPr>
          <w:b/>
          <w:iCs/>
        </w:rPr>
        <w:t xml:space="preserve"> </w:t>
      </w:r>
      <w:r w:rsidR="007539F9" w:rsidRPr="00D677CD">
        <w:rPr>
          <w:b/>
          <w:iCs/>
        </w:rPr>
        <w:t xml:space="preserve">now </w:t>
      </w:r>
      <w:r w:rsidRPr="00D677CD">
        <w:rPr>
          <w:b/>
          <w:iCs/>
        </w:rPr>
        <w:t xml:space="preserve">have </w:t>
      </w:r>
      <w:r w:rsidR="007539F9" w:rsidRPr="00D677CD">
        <w:rPr>
          <w:b/>
          <w:iCs/>
        </w:rPr>
        <w:t>reformulate</w:t>
      </w:r>
      <w:r w:rsidRPr="00D677CD">
        <w:rPr>
          <w:b/>
          <w:iCs/>
        </w:rPr>
        <w:t>d</w:t>
      </w:r>
      <w:r w:rsidR="007539F9" w:rsidRPr="00D677CD">
        <w:rPr>
          <w:b/>
          <w:iCs/>
        </w:rPr>
        <w:t xml:space="preserve"> equation 6 </w:t>
      </w:r>
      <w:r w:rsidRPr="00D677CD">
        <w:rPr>
          <w:b/>
          <w:iCs/>
        </w:rPr>
        <w:t xml:space="preserve">accordingly </w:t>
      </w:r>
      <w:r w:rsidR="007539F9" w:rsidRPr="00D677CD">
        <w:rPr>
          <w:b/>
          <w:iCs/>
        </w:rPr>
        <w:t>(line</w:t>
      </w:r>
      <w:r w:rsidR="00540798" w:rsidRPr="00D677CD">
        <w:rPr>
          <w:b/>
          <w:iCs/>
        </w:rPr>
        <w:t xml:space="preserve"> 256</w:t>
      </w:r>
      <w:r w:rsidR="007539F9" w:rsidRPr="00D677CD">
        <w:rPr>
          <w:b/>
          <w:iCs/>
        </w:rPr>
        <w:t xml:space="preserve">). We also remove the equation for the </w:t>
      </w:r>
      <w:r w:rsidR="00AC6CF5" w:rsidRPr="00D677CD">
        <w:rPr>
          <w:b/>
          <w:iCs/>
        </w:rPr>
        <w:t xml:space="preserve">posterior variance as this is now incorporated into equation 6. </w:t>
      </w:r>
    </w:p>
    <w:p w14:paraId="49D22083" w14:textId="77777777" w:rsidR="00AC6CF5" w:rsidRPr="00D677CD" w:rsidRDefault="00AC6CF5" w:rsidP="008B5B26">
      <w:pPr>
        <w:autoSpaceDE w:val="0"/>
        <w:autoSpaceDN w:val="0"/>
        <w:adjustRightInd w:val="0"/>
        <w:ind w:left="360"/>
        <w:rPr>
          <w:b/>
          <w:iCs/>
        </w:rPr>
      </w:pPr>
    </w:p>
    <w:p w14:paraId="3AE75799" w14:textId="261E2503" w:rsidR="00880452" w:rsidRPr="00D677CD" w:rsidRDefault="00AC6CF5" w:rsidP="008B5B26">
      <w:pPr>
        <w:autoSpaceDE w:val="0"/>
        <w:autoSpaceDN w:val="0"/>
        <w:adjustRightInd w:val="0"/>
        <w:ind w:left="360"/>
        <w:rPr>
          <w:b/>
          <w:iCs/>
        </w:rPr>
      </w:pPr>
      <w:r w:rsidRPr="00D677CD">
        <w:rPr>
          <w:b/>
          <w:iCs/>
        </w:rPr>
        <w:t xml:space="preserve">In the Adaptive Bayesian model, we assume that the maximum a posteriori (MAP) estimate represents the brain’s estimate of the target location. We assume that the motor output is a </w:t>
      </w:r>
      <w:commentRangeStart w:id="352"/>
      <w:r w:rsidRPr="00D677CD">
        <w:rPr>
          <w:b/>
          <w:iCs/>
        </w:rPr>
        <w:t>direct</w:t>
      </w:r>
      <w:commentRangeEnd w:id="352"/>
      <w:r w:rsidR="00D677CD">
        <w:rPr>
          <w:rStyle w:val="CommentReference"/>
        </w:rPr>
        <w:commentReference w:id="352"/>
      </w:r>
      <w:r w:rsidRPr="00D677CD">
        <w:rPr>
          <w:b/>
          <w:iCs/>
        </w:rPr>
        <w:t xml:space="preserve"> readout of </w:t>
      </w:r>
      <w:r w:rsidR="000F3A36" w:rsidRPr="00D677CD">
        <w:rPr>
          <w:b/>
          <w:iCs/>
        </w:rPr>
        <w:t>this estimate</w:t>
      </w:r>
      <w:r w:rsidRPr="00D677CD">
        <w:rPr>
          <w:b/>
          <w:iCs/>
        </w:rPr>
        <w:t xml:space="preserve"> as in </w:t>
      </w:r>
      <w:r w:rsidRPr="00D677CD">
        <w:rPr>
          <w:b/>
          <w:iCs/>
        </w:rPr>
        <w:fldChar w:fldCharType="begin"/>
      </w:r>
      <w:r w:rsidRPr="00D677CD">
        <w:rPr>
          <w:b/>
          <w:iCs/>
        </w:rPr>
        <w:instrText xml:space="preserve"> ADDIN ZOTERO_ITEM CSL_CITATION {"citationID":"I4RuXlHA","properties":{"formattedCitation":"(Verstynen and Sabes, 2011)","plainCitation":"(Verstynen and Sabes, 2011)","noteIndex":0},"citationItems":[{"id":266,"uris":["http://zotero.org/users/5226272/items/U7A6FUTI"],"uri":["http://zotero.org/users/5226272/items/U7A6FUTI"],"itemData":{"id":266,"type":"article-journal","container-title":"Journal of Neuroscience","DOI":"10.1523/JNEUROSCI.6525-10.2011","ISSN":"0270-6474, 1529-2401","issue":"27","journalAbbreviation":"J Neurosci","language":"en","page":"10050-10059","source":"Crossref","title":"How each movement changes the next: an experimental and theoretical study of fast adaptive priors in reaching","title-short":"How Each Movement Changes the Next","volume":"31","author":[{"family":"Verstynen","given":"T."},{"family":"Sabes","given":"P. N."}],"issued":{"date-parts":[["2011",7,6]]}}}],"schema":"https://github.com/citation-style-language/schema/raw/master/csl-citation.json"} </w:instrText>
      </w:r>
      <w:r w:rsidRPr="00D677CD">
        <w:rPr>
          <w:b/>
          <w:iCs/>
        </w:rPr>
        <w:fldChar w:fldCharType="separate"/>
      </w:r>
      <w:r w:rsidRPr="00D677CD">
        <w:rPr>
          <w:b/>
          <w:iCs/>
        </w:rPr>
        <w:t>Verstynen and Sabes, 2011</w:t>
      </w:r>
      <w:r w:rsidRPr="00D677CD">
        <w:rPr>
          <w:b/>
          <w:iCs/>
        </w:rPr>
        <w:fldChar w:fldCharType="end"/>
      </w:r>
      <w:r w:rsidRPr="00D677CD">
        <w:rPr>
          <w:b/>
          <w:iCs/>
        </w:rPr>
        <w:t>. We describe this assumption in the Model Based Methods section (lines</w:t>
      </w:r>
      <w:r w:rsidR="00BA4765" w:rsidRPr="00D677CD">
        <w:rPr>
          <w:b/>
          <w:iCs/>
        </w:rPr>
        <w:t xml:space="preserve"> 253-255</w:t>
      </w:r>
      <w:r w:rsidRPr="00D677CD">
        <w:rPr>
          <w:b/>
          <w:iCs/>
        </w:rPr>
        <w:t>)</w:t>
      </w:r>
      <w:r w:rsidR="00BA4765" w:rsidRPr="00D677CD">
        <w:rPr>
          <w:b/>
          <w:iCs/>
        </w:rPr>
        <w:t>.</w:t>
      </w:r>
    </w:p>
    <w:p w14:paraId="5818498B" w14:textId="77777777" w:rsidR="00880452" w:rsidRPr="00A5757F" w:rsidRDefault="00880452" w:rsidP="008B5B26">
      <w:pPr>
        <w:autoSpaceDE w:val="0"/>
        <w:autoSpaceDN w:val="0"/>
        <w:adjustRightInd w:val="0"/>
        <w:ind w:left="360"/>
      </w:pPr>
    </w:p>
    <w:p w14:paraId="36CA45D8" w14:textId="5F15E02E" w:rsidR="00880452" w:rsidRPr="00AC6CF5" w:rsidRDefault="00880452" w:rsidP="008B5B26">
      <w:pPr>
        <w:pStyle w:val="ListParagraph"/>
        <w:numPr>
          <w:ilvl w:val="0"/>
          <w:numId w:val="1"/>
        </w:numPr>
        <w:autoSpaceDE w:val="0"/>
        <w:autoSpaceDN w:val="0"/>
        <w:adjustRightInd w:val="0"/>
        <w:ind w:left="360"/>
      </w:pPr>
      <w:r w:rsidRPr="00AC6CF5">
        <w:rPr>
          <w:color w:val="000000"/>
        </w:rPr>
        <w:t xml:space="preserve">This is unclear. </w:t>
      </w:r>
    </w:p>
    <w:p w14:paraId="65462C2F" w14:textId="6BA69621" w:rsidR="00B22FAD" w:rsidRDefault="00B22FAD" w:rsidP="00B22FAD">
      <w:pPr>
        <w:autoSpaceDE w:val="0"/>
        <w:autoSpaceDN w:val="0"/>
        <w:adjustRightInd w:val="0"/>
      </w:pPr>
    </w:p>
    <w:p w14:paraId="70DA52AB" w14:textId="5B0A671F" w:rsidR="00375209" w:rsidRPr="00375209" w:rsidRDefault="007539F9" w:rsidP="00375209">
      <w:pPr>
        <w:autoSpaceDE w:val="0"/>
        <w:autoSpaceDN w:val="0"/>
        <w:adjustRightInd w:val="0"/>
        <w:ind w:left="360"/>
        <w:rPr>
          <w:i/>
          <w:iCs/>
        </w:rPr>
      </w:pPr>
      <w:r w:rsidRPr="00D677CD">
        <w:rPr>
          <w:b/>
          <w:iCs/>
        </w:rPr>
        <w:t xml:space="preserve">Please see </w:t>
      </w:r>
      <w:r w:rsidR="00BA4765" w:rsidRPr="00D677CD">
        <w:rPr>
          <w:b/>
          <w:iCs/>
        </w:rPr>
        <w:t xml:space="preserve">the first part of </w:t>
      </w:r>
      <w:r w:rsidRPr="00D677CD">
        <w:rPr>
          <w:b/>
          <w:iCs/>
        </w:rPr>
        <w:t>our response to R1 comment #13</w:t>
      </w:r>
      <w:r>
        <w:rPr>
          <w:i/>
          <w:iCs/>
        </w:rPr>
        <w:t xml:space="preserve">. </w:t>
      </w:r>
    </w:p>
    <w:p w14:paraId="04C321FB" w14:textId="77777777" w:rsidR="00B22FAD" w:rsidRPr="00A5757F" w:rsidRDefault="00B22FAD" w:rsidP="00B22FAD">
      <w:pPr>
        <w:autoSpaceDE w:val="0"/>
        <w:autoSpaceDN w:val="0"/>
        <w:adjustRightInd w:val="0"/>
      </w:pPr>
    </w:p>
    <w:p w14:paraId="08E63BF9" w14:textId="77777777" w:rsidR="00880452" w:rsidRPr="00B91BC2" w:rsidRDefault="00880452" w:rsidP="008B5B26">
      <w:pPr>
        <w:pStyle w:val="ListParagraph"/>
        <w:numPr>
          <w:ilvl w:val="0"/>
          <w:numId w:val="1"/>
        </w:numPr>
        <w:autoSpaceDE w:val="0"/>
        <w:autoSpaceDN w:val="0"/>
        <w:adjustRightInd w:val="0"/>
        <w:ind w:left="360"/>
      </w:pPr>
      <w:r w:rsidRPr="00B91BC2">
        <w:rPr>
          <w:color w:val="000000"/>
        </w:rPr>
        <w:t xml:space="preserve">Is the likelihood variance the same during the learning and washout period? If so, authors need to justify why given that the sensory information is quite distinct during these two experimental periods. </w:t>
      </w:r>
    </w:p>
    <w:p w14:paraId="1C0FDF6E" w14:textId="6094D95A" w:rsidR="0036464B" w:rsidRPr="004241E9" w:rsidRDefault="0036464B" w:rsidP="0036464B">
      <w:pPr>
        <w:autoSpaceDE w:val="0"/>
        <w:autoSpaceDN w:val="0"/>
        <w:adjustRightInd w:val="0"/>
        <w:ind w:left="360"/>
      </w:pPr>
    </w:p>
    <w:p w14:paraId="57F0FDEB" w14:textId="3F599EEC" w:rsidR="0048214B" w:rsidRPr="00D677CD" w:rsidRDefault="00D677CD" w:rsidP="00482897">
      <w:pPr>
        <w:autoSpaceDE w:val="0"/>
        <w:autoSpaceDN w:val="0"/>
        <w:adjustRightInd w:val="0"/>
        <w:ind w:left="360"/>
        <w:rPr>
          <w:b/>
          <w:iCs/>
        </w:rPr>
      </w:pPr>
      <w:ins w:id="353" w:author="Hyosub Kim" w:date="2020-08-25T11:18:00Z">
        <w:r>
          <w:rPr>
            <w:b/>
            <w:iCs/>
          </w:rPr>
          <w:t>Yes</w:t>
        </w:r>
      </w:ins>
      <w:del w:id="354" w:author="Hyosub Kim" w:date="2020-08-25T11:18:00Z">
        <w:r w:rsidR="0036464B" w:rsidRPr="00D677CD" w:rsidDel="00D677CD">
          <w:rPr>
            <w:b/>
            <w:iCs/>
          </w:rPr>
          <w:delText>We thank the reviewer for this comment regarding the likelihood function</w:delText>
        </w:r>
      </w:del>
      <w:r w:rsidR="0048214B" w:rsidRPr="00D677CD">
        <w:rPr>
          <w:b/>
          <w:iCs/>
        </w:rPr>
        <w:t>,</w:t>
      </w:r>
      <w:r w:rsidR="0036464B" w:rsidRPr="00D677CD">
        <w:rPr>
          <w:b/>
          <w:iCs/>
        </w:rPr>
        <w:t xml:space="preserve"> a</w:t>
      </w:r>
      <w:r w:rsidR="0048214B" w:rsidRPr="00D677CD">
        <w:rPr>
          <w:b/>
          <w:iCs/>
        </w:rPr>
        <w:t>nd</w:t>
      </w:r>
      <w:r w:rsidR="0036464B" w:rsidRPr="00D677CD">
        <w:rPr>
          <w:b/>
          <w:iCs/>
        </w:rPr>
        <w:t xml:space="preserve"> we have now added a justification</w:t>
      </w:r>
      <w:ins w:id="355" w:author="Hyosub Kim" w:date="2020-08-25T11:18:00Z">
        <w:r>
          <w:rPr>
            <w:b/>
            <w:iCs/>
          </w:rPr>
          <w:t xml:space="preserve"> for assuming the same variances</w:t>
        </w:r>
      </w:ins>
      <w:r w:rsidR="0036464B" w:rsidRPr="00D677CD">
        <w:rPr>
          <w:b/>
          <w:iCs/>
        </w:rPr>
        <w:t xml:space="preserve"> in the main text. To summarize, </w:t>
      </w:r>
      <w:del w:id="356" w:author="Jonathan Wood" w:date="2020-08-19T09:05:00Z">
        <w:r w:rsidR="0036464B" w:rsidRPr="00D677CD" w:rsidDel="00482897">
          <w:rPr>
            <w:b/>
            <w:iCs/>
          </w:rPr>
          <w:delText xml:space="preserve">as </w:delText>
        </w:r>
      </w:del>
      <w:r w:rsidR="0036464B" w:rsidRPr="00D677CD">
        <w:rPr>
          <w:b/>
          <w:iCs/>
        </w:rPr>
        <w:t>t</w:t>
      </w:r>
      <w:r w:rsidR="00AC6CF5" w:rsidRPr="00D677CD">
        <w:rPr>
          <w:b/>
          <w:iCs/>
        </w:rPr>
        <w:t>he</w:t>
      </w:r>
      <w:r w:rsidR="0048214B" w:rsidRPr="00D677CD">
        <w:rPr>
          <w:b/>
          <w:iCs/>
        </w:rPr>
        <w:t xml:space="preserve"> likelihood function represents the sensory estimate of where to step</w:t>
      </w:r>
      <w:del w:id="357" w:author="Jonathan Wood" w:date="2020-08-19T20:46:00Z">
        <w:r w:rsidR="0048214B" w:rsidRPr="00D677CD" w:rsidDel="00B8461C">
          <w:rPr>
            <w:b/>
            <w:iCs/>
          </w:rPr>
          <w:delText>,</w:delText>
        </w:r>
      </w:del>
      <w:r w:rsidR="0048214B" w:rsidRPr="00D677CD">
        <w:rPr>
          <w:b/>
          <w:iCs/>
        </w:rPr>
        <w:t xml:space="preserve"> </w:t>
      </w:r>
      <w:del w:id="358" w:author="Jonathan Wood" w:date="2020-08-19T09:09:00Z">
        <w:r w:rsidR="0048214B" w:rsidRPr="00D677CD" w:rsidDel="00482897">
          <w:rPr>
            <w:b/>
            <w:iCs/>
          </w:rPr>
          <w:delText xml:space="preserve">this </w:delText>
        </w:r>
      </w:del>
      <w:ins w:id="359" w:author="Jonathan Wood" w:date="2020-08-19T09:09:00Z">
        <w:r w:rsidR="00482897" w:rsidRPr="00D677CD">
          <w:rPr>
            <w:b/>
            <w:iCs/>
          </w:rPr>
          <w:t xml:space="preserve">which </w:t>
        </w:r>
      </w:ins>
      <w:r w:rsidR="0048214B" w:rsidRPr="00D677CD">
        <w:rPr>
          <w:b/>
          <w:iCs/>
        </w:rPr>
        <w:t>is based on the visual target information provided during Learning. During washout, there is no visual target provided, instead, the</w:t>
      </w:r>
      <w:r w:rsidR="00AC6CF5" w:rsidRPr="00D677CD">
        <w:rPr>
          <w:b/>
          <w:iCs/>
        </w:rPr>
        <w:t xml:space="preserve"> </w:t>
      </w:r>
      <w:r w:rsidR="0048214B" w:rsidRPr="00D677CD">
        <w:rPr>
          <w:b/>
          <w:iCs/>
        </w:rPr>
        <w:t>“</w:t>
      </w:r>
      <w:r w:rsidR="0036464B" w:rsidRPr="00D677CD">
        <w:rPr>
          <w:b/>
          <w:iCs/>
        </w:rPr>
        <w:t>target</w:t>
      </w:r>
      <w:r w:rsidR="0048214B" w:rsidRPr="00D677CD">
        <w:rPr>
          <w:b/>
          <w:iCs/>
        </w:rPr>
        <w:t>”</w:t>
      </w:r>
      <w:r w:rsidR="0036464B" w:rsidRPr="00D677CD">
        <w:rPr>
          <w:b/>
          <w:iCs/>
        </w:rPr>
        <w:t xml:space="preserve"> </w:t>
      </w:r>
      <w:r w:rsidR="0048214B" w:rsidRPr="00D677CD">
        <w:rPr>
          <w:b/>
          <w:iCs/>
        </w:rPr>
        <w:t xml:space="preserve">step length </w:t>
      </w:r>
      <w:r w:rsidR="0036464B" w:rsidRPr="00D677CD">
        <w:rPr>
          <w:b/>
          <w:iCs/>
        </w:rPr>
        <w:t xml:space="preserve">is </w:t>
      </w:r>
      <w:r w:rsidR="00BE185F" w:rsidRPr="00D677CD">
        <w:rPr>
          <w:b/>
          <w:iCs/>
        </w:rPr>
        <w:t xml:space="preserve">the return to </w:t>
      </w:r>
      <w:r w:rsidR="0048214B" w:rsidRPr="00D677CD">
        <w:rPr>
          <w:b/>
          <w:iCs/>
        </w:rPr>
        <w:t xml:space="preserve">normal walking (i.e., </w:t>
      </w:r>
      <w:r w:rsidR="0036464B" w:rsidRPr="00D677CD">
        <w:rPr>
          <w:b/>
          <w:iCs/>
        </w:rPr>
        <w:t>baseline</w:t>
      </w:r>
      <w:r w:rsidR="0048214B" w:rsidRPr="00D677CD">
        <w:rPr>
          <w:b/>
          <w:iCs/>
        </w:rPr>
        <w:t xml:space="preserve"> (a)symmetry).</w:t>
      </w:r>
      <w:r w:rsidR="004241E9" w:rsidRPr="00D677CD">
        <w:rPr>
          <w:b/>
          <w:iCs/>
        </w:rPr>
        <w:t xml:space="preserve"> While it would be possible to fit two separate likelihoods to the different conditions, parsimony dictates that only one likelihood function is necessary if we assume that sensory uncertainty around target step lengths is </w:t>
      </w:r>
      <w:del w:id="360" w:author="Hyosub Kim" w:date="2020-08-25T11:20:00Z">
        <w:r w:rsidR="004241E9" w:rsidRPr="00D677CD" w:rsidDel="00CB3E3C">
          <w:rPr>
            <w:b/>
            <w:iCs/>
          </w:rPr>
          <w:delText>the same</w:delText>
        </w:r>
      </w:del>
      <w:ins w:id="361" w:author="Hyosub Kim" w:date="2020-08-25T11:20:00Z">
        <w:r w:rsidR="00CB3E3C">
          <w:rPr>
            <w:b/>
            <w:iCs/>
          </w:rPr>
          <w:t>similar</w:t>
        </w:r>
      </w:ins>
      <w:r w:rsidR="004241E9" w:rsidRPr="00D677CD">
        <w:rPr>
          <w:b/>
          <w:iCs/>
        </w:rPr>
        <w:t xml:space="preserve"> during both conditions. </w:t>
      </w:r>
      <w:r w:rsidR="00BE185F" w:rsidRPr="00D677CD">
        <w:rPr>
          <w:b/>
          <w:iCs/>
        </w:rPr>
        <w:t xml:space="preserve">(We note here that if we had asked participants to do anything other than return to normal walking during the washout, we would want to fit separate likelihoods). </w:t>
      </w:r>
      <w:r w:rsidR="004241E9" w:rsidRPr="00D677CD">
        <w:rPr>
          <w:b/>
          <w:iCs/>
        </w:rPr>
        <w:t xml:space="preserve">Given that the target step length is their usual walking pattern, we believe this assumption is justified. Put another way, if the participants were able to </w:t>
      </w:r>
      <w:r w:rsidR="00BE185F" w:rsidRPr="00D677CD">
        <w:rPr>
          <w:b/>
          <w:iCs/>
        </w:rPr>
        <w:t>see the baseline target lines</w:t>
      </w:r>
      <w:r w:rsidR="004241E9" w:rsidRPr="00D677CD">
        <w:rPr>
          <w:b/>
          <w:iCs/>
        </w:rPr>
        <w:t xml:space="preserve"> on the screen during the Washout phase (without the feedback of their step lengths) we would not expect behavior to be different as compared to a condition in which the visual targets were not visible, nor would we expect the level of uncertainty about where to step to change. We have added further justification to the Model Based Methods section (lines 264-265). </w:t>
      </w:r>
    </w:p>
    <w:p w14:paraId="40FF9E0D" w14:textId="77777777" w:rsidR="00880452" w:rsidRPr="00A5757F" w:rsidRDefault="00880452" w:rsidP="00482897">
      <w:pPr>
        <w:autoSpaceDE w:val="0"/>
        <w:autoSpaceDN w:val="0"/>
        <w:adjustRightInd w:val="0"/>
      </w:pPr>
    </w:p>
    <w:p w14:paraId="295F3184" w14:textId="77777777" w:rsidR="00880452" w:rsidRPr="00A5757F" w:rsidRDefault="00880452" w:rsidP="008B5B26">
      <w:pPr>
        <w:pStyle w:val="ListParagraph"/>
        <w:numPr>
          <w:ilvl w:val="0"/>
          <w:numId w:val="1"/>
        </w:numPr>
        <w:autoSpaceDE w:val="0"/>
        <w:autoSpaceDN w:val="0"/>
        <w:adjustRightInd w:val="0"/>
        <w:ind w:left="360"/>
        <w:rPr>
          <w:color w:val="000000"/>
        </w:rPr>
      </w:pPr>
      <w:r w:rsidRPr="00A5757F">
        <w:rPr>
          <w:color w:val="000000"/>
        </w:rPr>
        <w:t>Authors need to provide a rational for their proposed update rules for the prior distribution of the target step length</w:t>
      </w:r>
    </w:p>
    <w:p w14:paraId="43FB51CC" w14:textId="77777777" w:rsidR="00880452" w:rsidRPr="00A5757F" w:rsidRDefault="00880452" w:rsidP="008B5B26">
      <w:pPr>
        <w:autoSpaceDE w:val="0"/>
        <w:autoSpaceDN w:val="0"/>
        <w:adjustRightInd w:val="0"/>
        <w:ind w:left="360"/>
        <w:rPr>
          <w:color w:val="000000"/>
        </w:rPr>
      </w:pPr>
    </w:p>
    <w:p w14:paraId="430D5593" w14:textId="6C329E78" w:rsidR="00880452" w:rsidRPr="00CB3E3C" w:rsidRDefault="00B8461C">
      <w:pPr>
        <w:autoSpaceDE w:val="0"/>
        <w:autoSpaceDN w:val="0"/>
        <w:adjustRightInd w:val="0"/>
        <w:ind w:left="360"/>
        <w:rPr>
          <w:b/>
          <w:iCs/>
          <w:color w:val="000000"/>
        </w:rPr>
      </w:pPr>
      <w:del w:id="362" w:author="Hyosub Kim" w:date="2020-08-25T11:20:00Z">
        <w:r w:rsidRPr="00CB3E3C" w:rsidDel="00CB3E3C">
          <w:rPr>
            <w:b/>
            <w:iCs/>
            <w:color w:val="000000"/>
          </w:rPr>
          <w:delText xml:space="preserve">We thank the reviewer for pointing this out. </w:delText>
        </w:r>
      </w:del>
      <w:r w:rsidR="00BE185F" w:rsidRPr="00CB3E3C">
        <w:rPr>
          <w:b/>
          <w:iCs/>
          <w:color w:val="000000"/>
        </w:rPr>
        <w:t xml:space="preserve">We have added a rationale for the adaptive priors in the Model Based Methods section (lines 265-266). </w:t>
      </w:r>
      <w:r w:rsidR="00EC29A2" w:rsidRPr="00CB3E3C">
        <w:rPr>
          <w:b/>
          <w:iCs/>
          <w:color w:val="000000"/>
        </w:rPr>
        <w:t xml:space="preserve">We now make clear that </w:t>
      </w:r>
      <w:r w:rsidR="00D02479" w:rsidRPr="00CB3E3C">
        <w:rPr>
          <w:b/>
          <w:iCs/>
          <w:color w:val="000000"/>
        </w:rPr>
        <w:t xml:space="preserve">the adaptive priors express one way that the brain may </w:t>
      </w:r>
      <w:r w:rsidR="00EC29A2" w:rsidRPr="00CB3E3C">
        <w:rPr>
          <w:b/>
          <w:iCs/>
          <w:color w:val="000000"/>
        </w:rPr>
        <w:t>adjust its belief about the consistency of the environment as more data (evidence) arrives</w:t>
      </w:r>
      <w:r w:rsidR="00D02479" w:rsidRPr="00CB3E3C">
        <w:rPr>
          <w:b/>
          <w:iCs/>
          <w:color w:val="000000"/>
        </w:rPr>
        <w:t>—in other words, how the brain learns new priors</w:t>
      </w:r>
      <w:r w:rsidR="00EC29A2" w:rsidRPr="00CB3E3C">
        <w:rPr>
          <w:b/>
          <w:iCs/>
          <w:color w:val="000000"/>
        </w:rPr>
        <w:t xml:space="preserve">. </w:t>
      </w:r>
      <w:r w:rsidR="00D02479" w:rsidRPr="00CB3E3C">
        <w:rPr>
          <w:b/>
          <w:iCs/>
          <w:color w:val="000000"/>
        </w:rPr>
        <w:t xml:space="preserve">As empirical support for this view, we cite </w:t>
      </w:r>
      <w:proofErr w:type="spellStart"/>
      <w:r w:rsidR="00D02479" w:rsidRPr="00CB3E3C">
        <w:rPr>
          <w:b/>
          <w:iCs/>
          <w:color w:val="000000"/>
        </w:rPr>
        <w:t>Verstynen</w:t>
      </w:r>
      <w:proofErr w:type="spellEnd"/>
      <w:r w:rsidR="00D02479" w:rsidRPr="00CB3E3C">
        <w:rPr>
          <w:b/>
          <w:iCs/>
          <w:color w:val="000000"/>
        </w:rPr>
        <w:t xml:space="preserve"> and </w:t>
      </w:r>
      <w:proofErr w:type="spellStart"/>
      <w:r w:rsidR="00D02479" w:rsidRPr="00CB3E3C">
        <w:rPr>
          <w:b/>
          <w:iCs/>
          <w:color w:val="000000"/>
        </w:rPr>
        <w:t>Sabes</w:t>
      </w:r>
      <w:proofErr w:type="spellEnd"/>
      <w:r w:rsidR="00D02479" w:rsidRPr="00CB3E3C">
        <w:rPr>
          <w:b/>
          <w:iCs/>
          <w:color w:val="000000"/>
        </w:rPr>
        <w:t xml:space="preserve"> 2011, where they show that use-</w:t>
      </w:r>
      <w:r w:rsidR="00D02479" w:rsidRPr="00CB3E3C">
        <w:rPr>
          <w:b/>
          <w:iCs/>
          <w:color w:val="000000"/>
        </w:rPr>
        <w:lastRenderedPageBreak/>
        <w:t xml:space="preserve">dependent learning is more accurately modeled using adaptive priors versus their normative Bayesian model in which prior variances were “hand-tuned” to match the target variance, an assumption the authors explicitly state as likely not being correct. </w:t>
      </w:r>
      <w:r w:rsidR="00EC29A2" w:rsidRPr="00CB3E3C">
        <w:rPr>
          <w:b/>
          <w:iCs/>
          <w:color w:val="000000"/>
          <w:highlight w:val="yellow"/>
        </w:rPr>
        <w:t xml:space="preserve"> </w:t>
      </w:r>
    </w:p>
    <w:p w14:paraId="55439C0A" w14:textId="77777777" w:rsidR="006C10C8" w:rsidRPr="00A5757F" w:rsidRDefault="006C10C8" w:rsidP="008B5B26">
      <w:pPr>
        <w:autoSpaceDE w:val="0"/>
        <w:autoSpaceDN w:val="0"/>
        <w:adjustRightInd w:val="0"/>
        <w:ind w:left="360"/>
        <w:rPr>
          <w:color w:val="000000"/>
        </w:rPr>
      </w:pPr>
    </w:p>
    <w:p w14:paraId="7198BF1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authors explain in here the computational differences between the two </w:t>
      </w:r>
      <w:proofErr w:type="gramStart"/>
      <w:r w:rsidRPr="00A5757F">
        <w:rPr>
          <w:color w:val="000000"/>
        </w:rPr>
        <w:t>hypothesis</w:t>
      </w:r>
      <w:proofErr w:type="gramEnd"/>
      <w:r w:rsidRPr="00A5757F">
        <w:rPr>
          <w:color w:val="000000"/>
        </w:rPr>
        <w:t xml:space="preserve">, the distinct predictions from each of these models need to be explained more explicitly. </w:t>
      </w:r>
    </w:p>
    <w:p w14:paraId="0BE7DBA1" w14:textId="77777777" w:rsidR="00880452" w:rsidRPr="00A5757F" w:rsidRDefault="00880452" w:rsidP="008B5B26">
      <w:pPr>
        <w:autoSpaceDE w:val="0"/>
        <w:autoSpaceDN w:val="0"/>
        <w:adjustRightInd w:val="0"/>
        <w:ind w:left="360"/>
      </w:pPr>
    </w:p>
    <w:p w14:paraId="58E17625" w14:textId="06570D2B" w:rsidR="00880452" w:rsidRPr="00CB3E3C" w:rsidRDefault="0097411D" w:rsidP="008B5B26">
      <w:pPr>
        <w:autoSpaceDE w:val="0"/>
        <w:autoSpaceDN w:val="0"/>
        <w:adjustRightInd w:val="0"/>
        <w:ind w:left="360"/>
        <w:rPr>
          <w:b/>
          <w:iCs/>
        </w:rPr>
      </w:pPr>
      <w:r w:rsidRPr="00CB3E3C">
        <w:rPr>
          <w:b/>
          <w:iCs/>
        </w:rPr>
        <w:t xml:space="preserve">Please see our response to R1 comment #2. </w:t>
      </w:r>
    </w:p>
    <w:p w14:paraId="2F823EC3" w14:textId="77777777" w:rsidR="006C10C8" w:rsidRPr="00A5757F" w:rsidRDefault="006C10C8" w:rsidP="008B5B26">
      <w:pPr>
        <w:autoSpaceDE w:val="0"/>
        <w:autoSpaceDN w:val="0"/>
        <w:adjustRightInd w:val="0"/>
        <w:ind w:left="360"/>
      </w:pPr>
    </w:p>
    <w:p w14:paraId="5C7E4E4B" w14:textId="7A0D0BDA"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indicate more clearly, what are the distinct predictions from the two models in this section. </w:t>
      </w:r>
    </w:p>
    <w:p w14:paraId="748E7FD0" w14:textId="77777777" w:rsidR="00880452" w:rsidRPr="00A5757F" w:rsidRDefault="00880452" w:rsidP="008B5B26">
      <w:pPr>
        <w:autoSpaceDE w:val="0"/>
        <w:autoSpaceDN w:val="0"/>
        <w:adjustRightInd w:val="0"/>
        <w:ind w:left="360"/>
      </w:pPr>
    </w:p>
    <w:p w14:paraId="4E723461" w14:textId="77777777" w:rsidR="0097411D" w:rsidRPr="00CB3E3C" w:rsidRDefault="0097411D" w:rsidP="0097411D">
      <w:pPr>
        <w:autoSpaceDE w:val="0"/>
        <w:autoSpaceDN w:val="0"/>
        <w:adjustRightInd w:val="0"/>
        <w:ind w:left="360"/>
        <w:rPr>
          <w:b/>
          <w:iCs/>
        </w:rPr>
      </w:pPr>
      <w:r w:rsidRPr="00CB3E3C">
        <w:rPr>
          <w:b/>
          <w:iCs/>
        </w:rPr>
        <w:t xml:space="preserve">Please see our response to R1 comment #2. </w:t>
      </w:r>
    </w:p>
    <w:p w14:paraId="025ED9D1" w14:textId="77777777" w:rsidR="00880452" w:rsidRPr="00A5757F" w:rsidRDefault="00880452" w:rsidP="008B5B26">
      <w:pPr>
        <w:autoSpaceDE w:val="0"/>
        <w:autoSpaceDN w:val="0"/>
        <w:adjustRightInd w:val="0"/>
        <w:ind w:left="360"/>
      </w:pPr>
    </w:p>
    <w:p w14:paraId="0BD6DFBA" w14:textId="77777777" w:rsidR="00880452" w:rsidRPr="00A5757F" w:rsidRDefault="00880452" w:rsidP="008B5B26">
      <w:pPr>
        <w:pStyle w:val="ListParagraph"/>
        <w:numPr>
          <w:ilvl w:val="0"/>
          <w:numId w:val="1"/>
        </w:numPr>
        <w:autoSpaceDE w:val="0"/>
        <w:autoSpaceDN w:val="0"/>
        <w:adjustRightInd w:val="0"/>
        <w:ind w:left="360"/>
      </w:pPr>
      <w:commentRangeStart w:id="363"/>
      <w:commentRangeStart w:id="364"/>
      <w:r w:rsidRPr="00A5757F">
        <w:rPr>
          <w:color w:val="000000"/>
        </w:rPr>
        <w:t xml:space="preserve">Authors should validate their models by contrasting the distinct predictions from each against empirical data. </w:t>
      </w:r>
      <w:commentRangeEnd w:id="363"/>
      <w:r w:rsidR="00083626">
        <w:rPr>
          <w:rStyle w:val="CommentReference"/>
        </w:rPr>
        <w:commentReference w:id="363"/>
      </w:r>
      <w:commentRangeEnd w:id="364"/>
      <w:r w:rsidR="00A044ED">
        <w:rPr>
          <w:rStyle w:val="CommentReference"/>
        </w:rPr>
        <w:commentReference w:id="364"/>
      </w:r>
      <w:r w:rsidRPr="00A5757F">
        <w:rPr>
          <w:color w:val="000000"/>
        </w:rPr>
        <w:t xml:space="preserve">This will be more convincing than AIC. </w:t>
      </w:r>
    </w:p>
    <w:p w14:paraId="23135CB2" w14:textId="38D7CF4A" w:rsidR="001E55B1" w:rsidRDefault="001E55B1" w:rsidP="001775B3">
      <w:pPr>
        <w:autoSpaceDE w:val="0"/>
        <w:autoSpaceDN w:val="0"/>
        <w:adjustRightInd w:val="0"/>
        <w:ind w:left="360"/>
        <w:rPr>
          <w:ins w:id="365" w:author="Jonathan Wood" w:date="2020-08-24T08:01:00Z"/>
          <w:color w:val="500050"/>
          <w:shd w:val="clear" w:color="auto" w:fill="FFFFFF"/>
        </w:rPr>
      </w:pPr>
    </w:p>
    <w:p w14:paraId="4A380D51" w14:textId="5FFC07B4" w:rsidR="001E55B1" w:rsidRDefault="001775B3" w:rsidP="00C638C2">
      <w:pPr>
        <w:autoSpaceDE w:val="0"/>
        <w:autoSpaceDN w:val="0"/>
        <w:adjustRightInd w:val="0"/>
        <w:ind w:left="360"/>
        <w:rPr>
          <w:ins w:id="366" w:author="Jonathan Wood" w:date="2020-08-23T20:07:00Z"/>
          <w:i/>
          <w:iCs/>
        </w:rPr>
      </w:pPr>
      <w:ins w:id="367" w:author="Jonathan Wood" w:date="2020-08-24T08:25:00Z">
        <w:r w:rsidRPr="001775B3">
          <w:rPr>
            <w:i/>
            <w:iCs/>
            <w:color w:val="500050"/>
            <w:shd w:val="clear" w:color="auto" w:fill="FFFFFF"/>
          </w:rPr>
          <w:t>We thank the reviewer for this suggestion. W</w:t>
        </w:r>
      </w:ins>
      <w:ins w:id="368" w:author="Jonathan Wood" w:date="2020-08-24T08:01:00Z">
        <w:r w:rsidR="001E55B1" w:rsidRPr="001775B3">
          <w:rPr>
            <w:i/>
            <w:iCs/>
            <w:color w:val="500050"/>
            <w:shd w:val="clear" w:color="auto" w:fill="FFFFFF"/>
          </w:rPr>
          <w:t>e</w:t>
        </w:r>
      </w:ins>
      <w:ins w:id="369" w:author="Jonathan Wood" w:date="2020-08-24T08:02:00Z">
        <w:r w:rsidR="001E55B1" w:rsidRPr="001775B3">
          <w:rPr>
            <w:i/>
            <w:iCs/>
            <w:color w:val="500050"/>
            <w:shd w:val="clear" w:color="auto" w:fill="FFFFFF"/>
          </w:rPr>
          <w:t xml:space="preserve"> will now </w:t>
        </w:r>
      </w:ins>
      <w:ins w:id="370" w:author="Jonathan Wood" w:date="2020-08-24T08:25:00Z">
        <w:r w:rsidRPr="001775B3">
          <w:rPr>
            <w:i/>
            <w:iCs/>
            <w:color w:val="500050"/>
            <w:shd w:val="clear" w:color="auto" w:fill="FFFFFF"/>
          </w:rPr>
          <w:t>analyze differences between</w:t>
        </w:r>
      </w:ins>
      <w:ins w:id="371" w:author="Jonathan Wood" w:date="2020-08-24T08:03:00Z">
        <w:r w:rsidR="001E55B1" w:rsidRPr="001775B3">
          <w:rPr>
            <w:i/>
            <w:iCs/>
            <w:color w:val="500050"/>
            <w:shd w:val="clear" w:color="auto" w:fill="FFFFFF"/>
          </w:rPr>
          <w:t xml:space="preserve"> model predictions and behavior to our statistical analysis section (lines…). First, w</w:t>
        </w:r>
      </w:ins>
      <w:ins w:id="372" w:author="Jonathan Wood" w:date="2020-08-24T08:04:00Z">
        <w:r w:rsidR="001E55B1" w:rsidRPr="001775B3">
          <w:rPr>
            <w:i/>
            <w:iCs/>
            <w:color w:val="500050"/>
            <w:shd w:val="clear" w:color="auto" w:fill="FFFFFF"/>
          </w:rPr>
          <w:t>e will fit the models to behavioral data as described. Next, we will simulate the models using the fitted parameters. We wil</w:t>
        </w:r>
      </w:ins>
      <w:ins w:id="373" w:author="Jonathan Wood" w:date="2020-08-24T08:05:00Z">
        <w:r w:rsidR="001E55B1" w:rsidRPr="001775B3">
          <w:rPr>
            <w:i/>
            <w:iCs/>
            <w:color w:val="500050"/>
            <w:shd w:val="clear" w:color="auto" w:fill="FFFFFF"/>
          </w:rPr>
          <w:t>l then compare aftereffects of these simulations to the behavioral aftereffects</w:t>
        </w:r>
      </w:ins>
      <w:ins w:id="374" w:author="Jonathan Wood" w:date="2020-08-24T08:07:00Z">
        <w:r w:rsidR="001E55B1" w:rsidRPr="001775B3">
          <w:rPr>
            <w:i/>
            <w:iCs/>
            <w:color w:val="500050"/>
            <w:shd w:val="clear" w:color="auto" w:fill="FFFFFF"/>
          </w:rPr>
          <w:t xml:space="preserve"> using </w:t>
        </w:r>
        <w:r w:rsidR="00047C54" w:rsidRPr="001775B3">
          <w:rPr>
            <w:i/>
            <w:iCs/>
            <w:color w:val="500050"/>
            <w:shd w:val="clear" w:color="auto" w:fill="FFFFFF"/>
          </w:rPr>
          <w:t>a 3x3 mixed model analysis of variance</w:t>
        </w:r>
      </w:ins>
      <w:ins w:id="375" w:author="Jonathan Wood" w:date="2020-08-24T08:08:00Z">
        <w:r w:rsidR="00047C54" w:rsidRPr="001775B3">
          <w:rPr>
            <w:i/>
            <w:iCs/>
            <w:color w:val="500050"/>
            <w:shd w:val="clear" w:color="auto" w:fill="FFFFFF"/>
          </w:rPr>
          <w:t xml:space="preserve">. </w:t>
        </w:r>
        <w:r w:rsidR="00047C54" w:rsidRPr="00AF6B7A">
          <w:rPr>
            <w:i/>
            <w:iCs/>
          </w:rPr>
          <w:t xml:space="preserve">However, we do still plan to perform objective model comparison using AIC as this will allow us to </w:t>
        </w:r>
        <w:del w:id="376" w:author="Hyosub Kim" w:date="2020-08-25T09:06:00Z">
          <w:r w:rsidR="00047C54" w:rsidRPr="00AF6B7A" w:rsidDel="005C078E">
            <w:rPr>
              <w:i/>
              <w:iCs/>
            </w:rPr>
            <w:delText>test how well each</w:delText>
          </w:r>
        </w:del>
      </w:ins>
      <w:ins w:id="377" w:author="Hyosub Kim" w:date="2020-08-25T09:06:00Z">
        <w:r w:rsidR="005C078E">
          <w:rPr>
            <w:i/>
            <w:iCs/>
          </w:rPr>
          <w:t>directly compare</w:t>
        </w:r>
      </w:ins>
      <w:ins w:id="378" w:author="Jonathan Wood" w:date="2020-08-24T08:08:00Z">
        <w:r w:rsidR="00047C54">
          <w:rPr>
            <w:i/>
            <w:iCs/>
          </w:rPr>
          <w:t xml:space="preserve"> </w:t>
        </w:r>
        <w:r w:rsidR="00047C54" w:rsidRPr="00AF6B7A">
          <w:rPr>
            <w:i/>
            <w:iCs/>
          </w:rPr>
          <w:t>the relative quality of each</w:t>
        </w:r>
        <w:r w:rsidR="00047C54" w:rsidRPr="00687610">
          <w:rPr>
            <w:i/>
            <w:iCs/>
          </w:rPr>
          <w:t xml:space="preserve"> model</w:t>
        </w:r>
        <w:r w:rsidR="00047C54" w:rsidRPr="00AF6B7A">
          <w:rPr>
            <w:i/>
            <w:iCs/>
          </w:rPr>
          <w:t>’s</w:t>
        </w:r>
        <w:r w:rsidR="00047C54" w:rsidRPr="00687610">
          <w:rPr>
            <w:i/>
            <w:iCs/>
          </w:rPr>
          <w:t xml:space="preserve"> fits </w:t>
        </w:r>
        <w:r w:rsidR="00047C54" w:rsidRPr="00AF6B7A">
          <w:rPr>
            <w:i/>
            <w:iCs/>
          </w:rPr>
          <w:t xml:space="preserve">to </w:t>
        </w:r>
        <w:r w:rsidR="00047C54" w:rsidRPr="00687610">
          <w:rPr>
            <w:i/>
            <w:iCs/>
          </w:rPr>
          <w:t>behavioral data.</w:t>
        </w:r>
      </w:ins>
    </w:p>
    <w:p w14:paraId="3081524B" w14:textId="77777777" w:rsidR="00880452" w:rsidRPr="00A5757F" w:rsidRDefault="00880452" w:rsidP="004668B7">
      <w:pPr>
        <w:autoSpaceDE w:val="0"/>
        <w:autoSpaceDN w:val="0"/>
        <w:adjustRightInd w:val="0"/>
      </w:pPr>
    </w:p>
    <w:p w14:paraId="6C3EE43B" w14:textId="0E453EDC"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ok for quantifying the fit of the data, authors should consider a different approach if they are truly interested in contrasting the two hypothesis that they present. </w:t>
      </w:r>
      <w:commentRangeStart w:id="379"/>
      <w:r w:rsidRPr="00A5757F">
        <w:rPr>
          <w:color w:val="000000"/>
        </w:rPr>
        <w:t>In principle they have two contrasting theories that provide distinct predictions. Authors will presumable test these predictions experimentally. The results will match one theory better than the other.</w:t>
      </w:r>
      <w:commentRangeEnd w:id="379"/>
      <w:r w:rsidR="00065364">
        <w:rPr>
          <w:rStyle w:val="CommentReference"/>
        </w:rPr>
        <w:commentReference w:id="379"/>
      </w:r>
      <w:r w:rsidRPr="00A5757F">
        <w:rPr>
          <w:color w:val="000000"/>
        </w:rPr>
        <w:t xml:space="preserve"> This will be more convincing for selecting the model that underlies use-dependent plasticity in locomotion, as opposed to AIC. </w:t>
      </w:r>
    </w:p>
    <w:p w14:paraId="43C6953C" w14:textId="77777777" w:rsidR="00880452" w:rsidRPr="00A5757F" w:rsidRDefault="00880452" w:rsidP="008B5B26">
      <w:pPr>
        <w:autoSpaceDE w:val="0"/>
        <w:autoSpaceDN w:val="0"/>
        <w:adjustRightInd w:val="0"/>
        <w:ind w:left="360"/>
      </w:pPr>
    </w:p>
    <w:p w14:paraId="2AE7F98C" w14:textId="1F45A3FE" w:rsidR="00880452" w:rsidRDefault="000A4A95" w:rsidP="0097411D">
      <w:pPr>
        <w:autoSpaceDE w:val="0"/>
        <w:autoSpaceDN w:val="0"/>
        <w:adjustRightInd w:val="0"/>
        <w:ind w:left="360"/>
        <w:rPr>
          <w:i/>
          <w:iCs/>
        </w:rPr>
      </w:pPr>
      <w:r>
        <w:rPr>
          <w:i/>
          <w:iCs/>
        </w:rPr>
        <w:t>P</w:t>
      </w:r>
      <w:r w:rsidR="0097411D">
        <w:rPr>
          <w:i/>
          <w:iCs/>
        </w:rPr>
        <w:t xml:space="preserve">lease see our response to R1 comment #19 above. </w:t>
      </w:r>
    </w:p>
    <w:p w14:paraId="63D32F88" w14:textId="77777777" w:rsidR="0097411D" w:rsidRPr="00A5757F" w:rsidRDefault="0097411D" w:rsidP="003E47E9">
      <w:pPr>
        <w:autoSpaceDE w:val="0"/>
        <w:autoSpaceDN w:val="0"/>
        <w:adjustRightInd w:val="0"/>
      </w:pPr>
    </w:p>
    <w:p w14:paraId="205D4129"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I might have missed this, but I did not see the rational for this expectation. </w:t>
      </w:r>
    </w:p>
    <w:p w14:paraId="34997871" w14:textId="77777777" w:rsidR="00880452" w:rsidRPr="00A5757F" w:rsidRDefault="00880452" w:rsidP="008B5B26">
      <w:pPr>
        <w:autoSpaceDE w:val="0"/>
        <w:autoSpaceDN w:val="0"/>
        <w:adjustRightInd w:val="0"/>
        <w:ind w:left="360"/>
      </w:pPr>
    </w:p>
    <w:p w14:paraId="6BB20A8D" w14:textId="6CADD468" w:rsidR="00EE67CE" w:rsidRDefault="00065364" w:rsidP="008B5B26">
      <w:pPr>
        <w:autoSpaceDE w:val="0"/>
        <w:autoSpaceDN w:val="0"/>
        <w:adjustRightInd w:val="0"/>
        <w:ind w:left="360"/>
        <w:rPr>
          <w:i/>
          <w:iCs/>
        </w:rPr>
      </w:pPr>
      <w:r>
        <w:rPr>
          <w:i/>
          <w:iCs/>
        </w:rPr>
        <w:t>We have bolstered our rationale in the Conditions section (lines 119-122). There, we state that t</w:t>
      </w:r>
      <w:r w:rsidR="00EE67CE">
        <w:rPr>
          <w:i/>
          <w:iCs/>
        </w:rPr>
        <w:t>he variability of SAI behavior during the Learning phase should change as a function of the target variability. Put more simply, we expect behavior to follow the on-screen targets during Learning. If this is true, the mean SAI behavior for the entire Learning phase should be similar across all conditions</w:t>
      </w:r>
      <w:r>
        <w:rPr>
          <w:i/>
          <w:iCs/>
        </w:rPr>
        <w:t xml:space="preserve"> (as the mean target location is the same across conditions)</w:t>
      </w:r>
      <w:r w:rsidR="00EE67CE">
        <w:rPr>
          <w:i/>
          <w:iCs/>
        </w:rPr>
        <w:t xml:space="preserve">, but the standard deviation of the SAI behavior measured for the entire Learning phase should be different across phases. Participants should demonstrate the least amount of SAI standard deviation during the Constant condition, </w:t>
      </w:r>
      <w:r w:rsidR="001A4DEC">
        <w:rPr>
          <w:i/>
          <w:iCs/>
        </w:rPr>
        <w:t xml:space="preserve">the second highest amount of SAI standard deviation during the Low Variability condition and the highest amount of SAI standard deviation during the High Variability condition. Validating that there are indeed different amounts of training consistency (centered around similar means) will allow us to confidently say that aftereffects either do or do not depend on that training consistency. </w:t>
      </w:r>
    </w:p>
    <w:p w14:paraId="0420CCFC" w14:textId="77777777" w:rsidR="00880452" w:rsidRPr="00A5757F" w:rsidRDefault="00880452" w:rsidP="001A4DEC">
      <w:pPr>
        <w:autoSpaceDE w:val="0"/>
        <w:autoSpaceDN w:val="0"/>
        <w:adjustRightInd w:val="0"/>
      </w:pPr>
    </w:p>
    <w:p w14:paraId="796496EA"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Revise. As of now it is unclear if Authors have done (or will) correct for multiple comparisons. </w:t>
      </w:r>
    </w:p>
    <w:p w14:paraId="22FE9821" w14:textId="77777777" w:rsidR="00880452" w:rsidRPr="00A5757F" w:rsidRDefault="00880452" w:rsidP="008B5B26">
      <w:pPr>
        <w:autoSpaceDE w:val="0"/>
        <w:autoSpaceDN w:val="0"/>
        <w:adjustRightInd w:val="0"/>
        <w:ind w:left="360"/>
      </w:pPr>
    </w:p>
    <w:p w14:paraId="1C1EED0D" w14:textId="7352A343" w:rsidR="00880452" w:rsidRPr="00B16151" w:rsidRDefault="00B16151" w:rsidP="008B5B26">
      <w:pPr>
        <w:autoSpaceDE w:val="0"/>
        <w:autoSpaceDN w:val="0"/>
        <w:adjustRightInd w:val="0"/>
        <w:ind w:left="360"/>
        <w:rPr>
          <w:i/>
          <w:iCs/>
        </w:rPr>
      </w:pPr>
      <w:r w:rsidRPr="00B16151">
        <w:rPr>
          <w:i/>
          <w:iCs/>
        </w:rPr>
        <w:t>We have revised to indicate that we plan on correcting for multiple comparisons (line</w:t>
      </w:r>
      <w:r w:rsidR="001A4DEC">
        <w:rPr>
          <w:i/>
          <w:iCs/>
        </w:rPr>
        <w:t>s</w:t>
      </w:r>
      <w:r w:rsidR="0066132E">
        <w:rPr>
          <w:i/>
          <w:iCs/>
        </w:rPr>
        <w:t xml:space="preserve"> 350-351</w:t>
      </w:r>
      <w:r w:rsidR="001A4DEC">
        <w:rPr>
          <w:i/>
          <w:iCs/>
        </w:rPr>
        <w:t>)</w:t>
      </w:r>
      <w:r w:rsidRPr="00B16151">
        <w:rPr>
          <w:i/>
          <w:iCs/>
        </w:rPr>
        <w:t>.</w:t>
      </w:r>
    </w:p>
    <w:p w14:paraId="6978D500" w14:textId="77777777" w:rsidR="00880452" w:rsidRPr="00A5757F" w:rsidRDefault="00880452" w:rsidP="008B5B26">
      <w:pPr>
        <w:autoSpaceDE w:val="0"/>
        <w:autoSpaceDN w:val="0"/>
        <w:adjustRightInd w:val="0"/>
        <w:ind w:left="360"/>
      </w:pPr>
    </w:p>
    <w:p w14:paraId="5B905390" w14:textId="77777777" w:rsidR="00880452" w:rsidRPr="001951F5" w:rsidRDefault="00880452" w:rsidP="008B5B26">
      <w:pPr>
        <w:pStyle w:val="ListParagraph"/>
        <w:numPr>
          <w:ilvl w:val="0"/>
          <w:numId w:val="1"/>
        </w:numPr>
        <w:autoSpaceDE w:val="0"/>
        <w:autoSpaceDN w:val="0"/>
        <w:adjustRightInd w:val="0"/>
        <w:ind w:left="360"/>
      </w:pPr>
      <w:r w:rsidRPr="001951F5">
        <w:rPr>
          <w:color w:val="000000"/>
        </w:rPr>
        <w:t xml:space="preserve">Authors should submit their paper once they can validate their models. Even if this is a Stage 1 Registered Report, as of now, the study is not complete and does not add to the current theories of processes underlying use-dependent learning. </w:t>
      </w:r>
    </w:p>
    <w:p w14:paraId="000ED23C" w14:textId="77777777" w:rsidR="00B16151" w:rsidRDefault="00B16151" w:rsidP="00B16151">
      <w:pPr>
        <w:autoSpaceDE w:val="0"/>
        <w:autoSpaceDN w:val="0"/>
        <w:adjustRightInd w:val="0"/>
      </w:pPr>
    </w:p>
    <w:p w14:paraId="5C7C8C57" w14:textId="3A96EA79" w:rsidR="00EF667E" w:rsidRDefault="000E0A80" w:rsidP="001775B3">
      <w:pPr>
        <w:autoSpaceDE w:val="0"/>
        <w:autoSpaceDN w:val="0"/>
        <w:adjustRightInd w:val="0"/>
        <w:ind w:left="360"/>
        <w:rPr>
          <w:ins w:id="380" w:author="Jonathan Wood" w:date="2020-08-24T08:29:00Z"/>
          <w:i/>
          <w:iCs/>
          <w:color w:val="500050"/>
          <w:shd w:val="clear" w:color="auto" w:fill="FFFFFF"/>
        </w:rPr>
      </w:pPr>
      <w:ins w:id="381" w:author="Jonathan Wood" w:date="2020-08-19T12:30:00Z">
        <w:r w:rsidRPr="00047C54">
          <w:rPr>
            <w:i/>
            <w:iCs/>
            <w:color w:val="500050"/>
            <w:shd w:val="clear" w:color="auto" w:fill="FFFFFF"/>
          </w:rPr>
          <w:t xml:space="preserve">We first thank the reviewer for this comment. </w:t>
        </w:r>
      </w:ins>
      <w:ins w:id="382" w:author="Jonathan Wood" w:date="2020-08-19T12:25:00Z">
        <w:r w:rsidRPr="00047C54">
          <w:rPr>
            <w:i/>
            <w:iCs/>
            <w:color w:val="500050"/>
            <w:shd w:val="clear" w:color="auto" w:fill="FFFFFF"/>
          </w:rPr>
          <w:t xml:space="preserve">We have now added a sentence to the end of the introduction </w:t>
        </w:r>
      </w:ins>
      <w:ins w:id="383" w:author="Jonathan Wood" w:date="2020-08-19T12:27:00Z">
        <w:r w:rsidRPr="00047C54">
          <w:rPr>
            <w:i/>
            <w:iCs/>
            <w:color w:val="500050"/>
            <w:shd w:val="clear" w:color="auto" w:fill="FFFFFF"/>
          </w:rPr>
          <w:t xml:space="preserve">(lines…) </w:t>
        </w:r>
      </w:ins>
      <w:ins w:id="384" w:author="Jonathan Wood" w:date="2020-08-19T15:50:00Z">
        <w:r w:rsidR="009018E2" w:rsidRPr="00047C54">
          <w:rPr>
            <w:i/>
            <w:iCs/>
            <w:color w:val="500050"/>
            <w:shd w:val="clear" w:color="auto" w:fill="FFFFFF"/>
          </w:rPr>
          <w:t xml:space="preserve">which reads: </w:t>
        </w:r>
      </w:ins>
      <w:ins w:id="385" w:author="Jonathan Wood" w:date="2020-08-19T15:51:00Z">
        <w:r w:rsidR="009018E2" w:rsidRPr="00047C54">
          <w:rPr>
            <w:i/>
            <w:iCs/>
          </w:rPr>
          <w:t xml:space="preserve">" </w:t>
        </w:r>
      </w:ins>
      <w:ins w:id="386" w:author="Jonathan Wood" w:date="2020-08-24T08:11:00Z">
        <w:r w:rsidR="00047C54" w:rsidRPr="00047C54">
          <w:rPr>
            <w:i/>
            <w:iCs/>
          </w:rPr>
          <w:t>T</w:t>
        </w:r>
      </w:ins>
      <w:ins w:id="387" w:author="Jonathan Wood" w:date="2020-08-19T15:51:00Z">
        <w:r w:rsidR="009018E2" w:rsidRPr="00047C54">
          <w:rPr>
            <w:i/>
            <w:iCs/>
          </w:rPr>
          <w:t>his is a Stage 1 registered report and we are proposing to collect experimental data to help determine which of our two models of use-dependent learning is more accurate.</w:t>
        </w:r>
      </w:ins>
      <w:ins w:id="388" w:author="Jonathan Wood" w:date="2020-08-24T08:12:00Z">
        <w:r w:rsidR="00047C54" w:rsidRPr="00047C54">
          <w:rPr>
            <w:i/>
            <w:iCs/>
          </w:rPr>
          <w:t xml:space="preserve"> W</w:t>
        </w:r>
      </w:ins>
      <w:ins w:id="389" w:author="Jonathan Wood" w:date="2020-08-19T15:51:00Z">
        <w:r w:rsidR="009018E2" w:rsidRPr="00047C54">
          <w:rPr>
            <w:i/>
            <w:iCs/>
          </w:rPr>
          <w:t xml:space="preserve">e provide the results of fitting both models to previously collected data during a different walking paradigm to </w:t>
        </w:r>
      </w:ins>
      <w:ins w:id="390" w:author="Jonathan Wood" w:date="2020-08-24T08:30:00Z">
        <w:r w:rsidR="00EF667E">
          <w:rPr>
            <w:i/>
            <w:iCs/>
          </w:rPr>
          <w:t>demonstrate</w:t>
        </w:r>
      </w:ins>
      <w:ins w:id="391" w:author="Jonathan Wood" w:date="2020-08-24T08:11:00Z">
        <w:r w:rsidR="00047C54" w:rsidRPr="00047C54">
          <w:rPr>
            <w:i/>
            <w:iCs/>
          </w:rPr>
          <w:t xml:space="preserve"> that the two models are valid models of use-dependent learning in walking </w:t>
        </w:r>
      </w:ins>
      <w:ins w:id="392" w:author="Jonathan Wood" w:date="2020-08-24T08:12:00Z">
        <w:r w:rsidR="00047C54" w:rsidRPr="00047C54">
          <w:rPr>
            <w:i/>
            <w:iCs/>
          </w:rPr>
          <w:t xml:space="preserve">and can be compared </w:t>
        </w:r>
      </w:ins>
      <w:ins w:id="393" w:author="Jonathan Wood" w:date="2020-08-19T15:51:00Z">
        <w:r w:rsidR="009018E2" w:rsidRPr="00047C54">
          <w:rPr>
            <w:i/>
            <w:iCs/>
          </w:rPr>
          <w:t xml:space="preserve">against each other". </w:t>
        </w:r>
      </w:ins>
      <w:ins w:id="394" w:author="Jonathan Wood" w:date="2020-08-24T08:13:00Z">
        <w:r w:rsidR="00047C54" w:rsidRPr="00047C54">
          <w:rPr>
            <w:i/>
            <w:iCs/>
          </w:rPr>
          <w:t>We add this statement to make clear the purpose of fitting the models to prior data.</w:t>
        </w:r>
      </w:ins>
      <w:ins w:id="395" w:author="Jonathan Wood" w:date="2020-08-24T08:28:00Z">
        <w:r w:rsidR="001775B3">
          <w:rPr>
            <w:i/>
            <w:iCs/>
          </w:rPr>
          <w:t xml:space="preserve"> W</w:t>
        </w:r>
      </w:ins>
      <w:ins w:id="396" w:author="Jonathan Wood" w:date="2020-08-24T08:27:00Z">
        <w:r w:rsidR="001775B3" w:rsidRPr="00047C54">
          <w:rPr>
            <w:i/>
            <w:iCs/>
          </w:rPr>
          <w:t xml:space="preserve">e </w:t>
        </w:r>
      </w:ins>
      <w:ins w:id="397" w:author="Jonathan Wood" w:date="2020-08-24T08:28:00Z">
        <w:r w:rsidR="001775B3">
          <w:rPr>
            <w:i/>
            <w:iCs/>
          </w:rPr>
          <w:t xml:space="preserve">have also </w:t>
        </w:r>
      </w:ins>
      <w:ins w:id="398" w:author="Jonathan Wood" w:date="2020-08-24T08:27:00Z">
        <w:r w:rsidR="001775B3" w:rsidRPr="00047C54">
          <w:rPr>
            <w:i/>
            <w:iCs/>
          </w:rPr>
          <w:t>provide</w:t>
        </w:r>
      </w:ins>
      <w:ins w:id="399" w:author="Jonathan Wood" w:date="2020-08-24T08:28:00Z">
        <w:r w:rsidR="001775B3">
          <w:rPr>
            <w:i/>
            <w:iCs/>
          </w:rPr>
          <w:t>d</w:t>
        </w:r>
      </w:ins>
      <w:ins w:id="400" w:author="Jonathan Wood" w:date="2020-08-24T08:27:00Z">
        <w:r w:rsidR="001775B3" w:rsidRPr="00047C54">
          <w:rPr>
            <w:i/>
            <w:iCs/>
          </w:rPr>
          <w:t xml:space="preserve"> more detail in our explanation of model fitting to prior data in the Simulations section</w:t>
        </w:r>
      </w:ins>
      <w:ins w:id="401" w:author="Jonathan Wood" w:date="2020-08-24T08:30:00Z">
        <w:r w:rsidR="00EF667E">
          <w:rPr>
            <w:i/>
            <w:iCs/>
          </w:rPr>
          <w:t xml:space="preserve"> to demonstrate that </w:t>
        </w:r>
      </w:ins>
      <w:ins w:id="402" w:author="Jonathan Wood" w:date="2020-08-24T08:31:00Z">
        <w:r w:rsidR="00EF667E">
          <w:rPr>
            <w:i/>
            <w:iCs/>
          </w:rPr>
          <w:t>fitting these data help validate the models</w:t>
        </w:r>
      </w:ins>
      <w:ins w:id="403" w:author="Jonathan Wood" w:date="2020-08-24T08:27:00Z">
        <w:r w:rsidR="001775B3" w:rsidRPr="00047C54">
          <w:rPr>
            <w:i/>
            <w:iCs/>
          </w:rPr>
          <w:t>. Specifically, w</w:t>
        </w:r>
        <w:r w:rsidR="001775B3" w:rsidRPr="00047C54">
          <w:rPr>
            <w:i/>
            <w:iCs/>
            <w:color w:val="222222"/>
            <w:shd w:val="clear" w:color="auto" w:fill="FFFFFF"/>
          </w:rPr>
          <w:t xml:space="preserve">e have now adjusted this sentence to read "preliminary model parameters were obtained by fitting the models to data from [withheld due to double-blind reviewing]". We plan on replacing this placeholder with the citation to the study once the Stage 1 submission is accepted. We further plan to report these model fits to these data in a figure either in the main manuscript or supplemental material. We believe </w:t>
        </w:r>
      </w:ins>
      <w:ins w:id="404" w:author="Jonathan Wood" w:date="2020-08-24T08:31:00Z">
        <w:r w:rsidR="00EF667E">
          <w:rPr>
            <w:i/>
            <w:iCs/>
            <w:color w:val="222222"/>
            <w:shd w:val="clear" w:color="auto" w:fill="FFFFFF"/>
          </w:rPr>
          <w:t>these</w:t>
        </w:r>
      </w:ins>
      <w:ins w:id="405" w:author="Jonathan Wood" w:date="2020-08-24T08:27:00Z">
        <w:r w:rsidR="001775B3" w:rsidRPr="00047C54">
          <w:rPr>
            <w:i/>
            <w:iCs/>
            <w:color w:val="222222"/>
            <w:shd w:val="clear" w:color="auto" w:fill="FFFFFF"/>
          </w:rPr>
          <w:t xml:space="preserve"> adjustment</w:t>
        </w:r>
      </w:ins>
      <w:ins w:id="406" w:author="Jonathan Wood" w:date="2020-08-24T08:31:00Z">
        <w:r w:rsidR="00EF667E">
          <w:rPr>
            <w:i/>
            <w:iCs/>
            <w:color w:val="222222"/>
            <w:shd w:val="clear" w:color="auto" w:fill="FFFFFF"/>
          </w:rPr>
          <w:t>s</w:t>
        </w:r>
      </w:ins>
      <w:ins w:id="407" w:author="Jonathan Wood" w:date="2020-08-24T08:27:00Z">
        <w:r w:rsidR="001775B3" w:rsidRPr="00047C54">
          <w:rPr>
            <w:i/>
            <w:iCs/>
            <w:color w:val="222222"/>
            <w:shd w:val="clear" w:color="auto" w:fill="FFFFFF"/>
          </w:rPr>
          <w:t xml:space="preserve"> helps validate our models as they both adequately explain use-dependent learning in a walking task. We would also like to emphasize that these models were</w:t>
        </w:r>
        <w:r w:rsidR="001775B3" w:rsidRPr="00047C54">
          <w:rPr>
            <w:i/>
            <w:iCs/>
            <w:color w:val="500050"/>
            <w:shd w:val="clear" w:color="auto" w:fill="FFFFFF"/>
          </w:rPr>
          <w:t xml:space="preserve"> either borrowed (</w:t>
        </w:r>
        <w:proofErr w:type="spellStart"/>
        <w:r w:rsidR="001775B3" w:rsidRPr="00047C54">
          <w:rPr>
            <w:i/>
            <w:iCs/>
            <w:color w:val="500050"/>
            <w:shd w:val="clear" w:color="auto" w:fill="FFFFFF"/>
          </w:rPr>
          <w:t>Verstynen</w:t>
        </w:r>
        <w:proofErr w:type="spellEnd"/>
        <w:r w:rsidR="001775B3" w:rsidRPr="00047C54">
          <w:rPr>
            <w:i/>
            <w:iCs/>
            <w:color w:val="500050"/>
            <w:shd w:val="clear" w:color="auto" w:fill="FFFFFF"/>
          </w:rPr>
          <w:t xml:space="preserve"> and </w:t>
        </w:r>
        <w:proofErr w:type="spellStart"/>
        <w:r w:rsidR="001775B3" w:rsidRPr="00047C54">
          <w:rPr>
            <w:i/>
            <w:iCs/>
            <w:color w:val="500050"/>
            <w:shd w:val="clear" w:color="auto" w:fill="FFFFFF"/>
          </w:rPr>
          <w:t>Sabes</w:t>
        </w:r>
        <w:proofErr w:type="spellEnd"/>
        <w:r w:rsidR="001775B3" w:rsidRPr="00047C54">
          <w:rPr>
            <w:i/>
            <w:iCs/>
            <w:color w:val="500050"/>
            <w:shd w:val="clear" w:color="auto" w:fill="FFFFFF"/>
          </w:rPr>
          <w:t>, 2011) or inspired (</w:t>
        </w:r>
        <w:proofErr w:type="spellStart"/>
        <w:r w:rsidR="001775B3" w:rsidRPr="00047C54">
          <w:rPr>
            <w:i/>
            <w:iCs/>
            <w:color w:val="500050"/>
            <w:shd w:val="clear" w:color="auto" w:fill="FFFFFF"/>
          </w:rPr>
          <w:t>Diedrichsen</w:t>
        </w:r>
        <w:proofErr w:type="spellEnd"/>
        <w:r w:rsidR="001775B3" w:rsidRPr="00047C54">
          <w:rPr>
            <w:i/>
            <w:iCs/>
            <w:color w:val="500050"/>
            <w:shd w:val="clear" w:color="auto" w:fill="FFFFFF"/>
          </w:rPr>
          <w:t xml:space="preserve"> et al, 2010) by previously published work demonstrating that these are valid models of use-dependent learning. </w:t>
        </w:r>
      </w:ins>
    </w:p>
    <w:p w14:paraId="4FBC5154" w14:textId="77777777" w:rsidR="00EF667E" w:rsidRDefault="00EF667E" w:rsidP="001775B3">
      <w:pPr>
        <w:autoSpaceDE w:val="0"/>
        <w:autoSpaceDN w:val="0"/>
        <w:adjustRightInd w:val="0"/>
        <w:ind w:left="360"/>
        <w:rPr>
          <w:ins w:id="408" w:author="Jonathan Wood" w:date="2020-08-24T08:29:00Z"/>
          <w:i/>
          <w:iCs/>
          <w:color w:val="500050"/>
          <w:shd w:val="clear" w:color="auto" w:fill="FFFFFF"/>
        </w:rPr>
      </w:pPr>
    </w:p>
    <w:p w14:paraId="773324C8" w14:textId="721841AE" w:rsidR="0014123E" w:rsidRPr="00047C54" w:rsidDel="009018E2" w:rsidRDefault="00047C54" w:rsidP="001775B3">
      <w:pPr>
        <w:autoSpaceDE w:val="0"/>
        <w:autoSpaceDN w:val="0"/>
        <w:adjustRightInd w:val="0"/>
        <w:ind w:left="360"/>
        <w:rPr>
          <w:del w:id="409" w:author="Jonathan Wood" w:date="2020-08-19T15:51:00Z"/>
          <w:i/>
          <w:iCs/>
          <w:rPrChange w:id="410" w:author="Jonathan Wood" w:date="2020-08-24T08:15:00Z">
            <w:rPr>
              <w:del w:id="411" w:author="Jonathan Wood" w:date="2020-08-19T15:51:00Z"/>
            </w:rPr>
          </w:rPrChange>
        </w:rPr>
      </w:pPr>
      <w:ins w:id="412" w:author="Jonathan Wood" w:date="2020-08-24T08:14:00Z">
        <w:r>
          <w:rPr>
            <w:i/>
            <w:iCs/>
          </w:rPr>
          <w:t xml:space="preserve">We contend that once data are collected and the procedures </w:t>
        </w:r>
      </w:ins>
      <w:ins w:id="413" w:author="Jonathan Wood" w:date="2020-08-24T08:15:00Z">
        <w:r>
          <w:rPr>
            <w:i/>
            <w:iCs/>
          </w:rPr>
          <w:t xml:space="preserve">and analysis </w:t>
        </w:r>
      </w:ins>
      <w:ins w:id="414" w:author="Jonathan Wood" w:date="2020-08-24T08:14:00Z">
        <w:r>
          <w:rPr>
            <w:i/>
            <w:iCs/>
          </w:rPr>
          <w:t xml:space="preserve">we describe </w:t>
        </w:r>
      </w:ins>
      <w:ins w:id="415" w:author="Jonathan Wood" w:date="2020-08-24T08:15:00Z">
        <w:r>
          <w:rPr>
            <w:i/>
            <w:iCs/>
          </w:rPr>
          <w:t>are completed, this study will add to current theories underlying use-dependent learnin</w:t>
        </w:r>
      </w:ins>
      <w:ins w:id="416" w:author="Jonathan Wood" w:date="2020-08-24T08:16:00Z">
        <w:r>
          <w:rPr>
            <w:i/>
            <w:iCs/>
          </w:rPr>
          <w:t xml:space="preserve">g </w:t>
        </w:r>
      </w:ins>
      <w:ins w:id="417" w:author="Jonathan Wood" w:date="2020-08-24T08:29:00Z">
        <w:r w:rsidR="00EF667E">
          <w:rPr>
            <w:i/>
            <w:iCs/>
          </w:rPr>
          <w:t>by providing a definitive account regarding</w:t>
        </w:r>
      </w:ins>
      <w:ins w:id="418" w:author="Jonathan Wood" w:date="2020-08-24T08:15:00Z">
        <w:r>
          <w:rPr>
            <w:i/>
            <w:iCs/>
          </w:rPr>
          <w:t xml:space="preserve"> </w:t>
        </w:r>
      </w:ins>
      <w:ins w:id="419" w:author="Jonathan Wood" w:date="2020-08-24T08:16:00Z">
        <w:r>
          <w:rPr>
            <w:i/>
            <w:iCs/>
          </w:rPr>
          <w:t xml:space="preserve">which model of use-dependent learning is more likely. </w:t>
        </w:r>
      </w:ins>
    </w:p>
    <w:p w14:paraId="218ABCB7" w14:textId="77777777" w:rsidR="00880452" w:rsidRPr="00A5757F" w:rsidRDefault="00880452" w:rsidP="008B5B26">
      <w:pPr>
        <w:autoSpaceDE w:val="0"/>
        <w:autoSpaceDN w:val="0"/>
        <w:adjustRightInd w:val="0"/>
        <w:ind w:left="360"/>
      </w:pPr>
    </w:p>
    <w:p w14:paraId="62767924" w14:textId="77777777" w:rsidR="00880452" w:rsidRPr="00374159" w:rsidRDefault="00880452" w:rsidP="008B5B26">
      <w:pPr>
        <w:pStyle w:val="ListParagraph"/>
        <w:numPr>
          <w:ilvl w:val="0"/>
          <w:numId w:val="1"/>
        </w:numPr>
        <w:autoSpaceDE w:val="0"/>
        <w:autoSpaceDN w:val="0"/>
        <w:adjustRightInd w:val="0"/>
        <w:ind w:left="360"/>
      </w:pPr>
      <w:r w:rsidRPr="00374159">
        <w:rPr>
          <w:color w:val="000000"/>
        </w:rPr>
        <w:t>This section is appropriate for a grant, not for a journal paper! Please revise.</w:t>
      </w:r>
    </w:p>
    <w:p w14:paraId="761250E9" w14:textId="77777777" w:rsidR="00880452" w:rsidRPr="00A5757F" w:rsidRDefault="00880452" w:rsidP="008B5B26">
      <w:pPr>
        <w:autoSpaceDE w:val="0"/>
        <w:autoSpaceDN w:val="0"/>
        <w:adjustRightInd w:val="0"/>
        <w:ind w:left="360"/>
      </w:pPr>
    </w:p>
    <w:p w14:paraId="71AE2504" w14:textId="79A2802E" w:rsidR="00867DDA" w:rsidRPr="005C078E" w:rsidRDefault="00867DDA" w:rsidP="008B5B26">
      <w:pPr>
        <w:autoSpaceDE w:val="0"/>
        <w:autoSpaceDN w:val="0"/>
        <w:adjustRightInd w:val="0"/>
        <w:ind w:left="360"/>
        <w:rPr>
          <w:i/>
          <w:rPrChange w:id="420" w:author="Hyosub Kim" w:date="2020-08-25T09:07:00Z">
            <w:rPr/>
          </w:rPrChange>
        </w:rPr>
      </w:pPr>
      <w:r w:rsidRPr="005C078E">
        <w:rPr>
          <w:i/>
          <w:rPrChange w:id="421" w:author="Hyosub Kim" w:date="2020-08-25T09:07:00Z">
            <w:rPr/>
          </w:rPrChange>
        </w:rPr>
        <w:t xml:space="preserve">Our understanding of the instructions for stage 1 registered reports in </w:t>
      </w:r>
      <w:proofErr w:type="spellStart"/>
      <w:r w:rsidRPr="005C078E">
        <w:rPr>
          <w:i/>
          <w:rPrChange w:id="422" w:author="Hyosub Kim" w:date="2020-08-25T09:07:00Z">
            <w:rPr/>
          </w:rPrChange>
        </w:rPr>
        <w:t>eNeuro</w:t>
      </w:r>
      <w:proofErr w:type="spellEnd"/>
      <w:r w:rsidRPr="005C078E">
        <w:rPr>
          <w:i/>
          <w:rPrChange w:id="423" w:author="Hyosub Kim" w:date="2020-08-25T09:07:00Z">
            <w:rPr/>
          </w:rPrChange>
        </w:rPr>
        <w:t xml:space="preserve"> is that it is important to clearly delineate what has been completed and what has not. Indeed, the instructions state that this is one of the top 10 reasons why stage 1 registered reports are rejected. Therefore, w</w:t>
      </w:r>
      <w:r w:rsidR="004C4675" w:rsidRPr="005C078E">
        <w:rPr>
          <w:i/>
          <w:rPrChange w:id="424" w:author="Hyosub Kim" w:date="2020-08-25T09:07:00Z">
            <w:rPr/>
          </w:rPrChange>
        </w:rPr>
        <w:t xml:space="preserve">e felt it important to </w:t>
      </w:r>
      <w:r w:rsidRPr="005C078E">
        <w:rPr>
          <w:i/>
          <w:rPrChange w:id="425" w:author="Hyosub Kim" w:date="2020-08-25T09:07:00Z">
            <w:rPr/>
          </w:rPrChange>
        </w:rPr>
        <w:t>include an entire section called C</w:t>
      </w:r>
      <w:r w:rsidR="004C4675" w:rsidRPr="005C078E">
        <w:rPr>
          <w:i/>
          <w:rPrChange w:id="426" w:author="Hyosub Kim" w:date="2020-08-25T09:07:00Z">
            <w:rPr/>
          </w:rPrChange>
        </w:rPr>
        <w:t xml:space="preserve">ompleted </w:t>
      </w:r>
      <w:r w:rsidRPr="005C078E">
        <w:rPr>
          <w:i/>
          <w:rPrChange w:id="427" w:author="Hyosub Kim" w:date="2020-08-25T09:07:00Z">
            <w:rPr/>
          </w:rPrChange>
        </w:rPr>
        <w:t>W</w:t>
      </w:r>
      <w:r w:rsidR="004C4675" w:rsidRPr="005C078E">
        <w:rPr>
          <w:i/>
          <w:rPrChange w:id="428" w:author="Hyosub Kim" w:date="2020-08-25T09:07:00Z">
            <w:rPr/>
          </w:rPrChange>
        </w:rPr>
        <w:t>ork</w:t>
      </w:r>
      <w:r w:rsidRPr="005C078E">
        <w:rPr>
          <w:i/>
          <w:rPrChange w:id="429" w:author="Hyosub Kim" w:date="2020-08-25T09:07:00Z">
            <w:rPr/>
          </w:rPrChange>
        </w:rPr>
        <w:t xml:space="preserve"> (rather than just, say, use past/future tense) because we have completed possibly more work than other registered reports. Based on the instructions, we felt that most registered reports might include only pilot data, but since we have performed simulations, model recovery analysis and pilot testing we wanted to clearly demonstrate to reviewers what has been completed and what has not. </w:t>
      </w:r>
    </w:p>
    <w:p w14:paraId="6A1C601E" w14:textId="77777777" w:rsidR="00427F6B" w:rsidRPr="005C078E" w:rsidRDefault="00427F6B" w:rsidP="008B5B26">
      <w:pPr>
        <w:autoSpaceDE w:val="0"/>
        <w:autoSpaceDN w:val="0"/>
        <w:adjustRightInd w:val="0"/>
        <w:ind w:left="360"/>
        <w:rPr>
          <w:i/>
          <w:rPrChange w:id="430" w:author="Hyosub Kim" w:date="2020-08-25T09:07:00Z">
            <w:rPr/>
          </w:rPrChange>
        </w:rPr>
      </w:pPr>
    </w:p>
    <w:p w14:paraId="60127536" w14:textId="441FD024" w:rsidR="00867DDA" w:rsidRPr="00A5757F" w:rsidRDefault="00867DDA" w:rsidP="008B5B26">
      <w:pPr>
        <w:autoSpaceDE w:val="0"/>
        <w:autoSpaceDN w:val="0"/>
        <w:adjustRightInd w:val="0"/>
        <w:ind w:left="360"/>
      </w:pPr>
      <w:r w:rsidRPr="005C078E">
        <w:rPr>
          <w:i/>
          <w:rPrChange w:id="431" w:author="Hyosub Kim" w:date="2020-08-25T09:07:00Z">
            <w:rPr/>
          </w:rPrChange>
        </w:rPr>
        <w:t xml:space="preserve">If we are understanding the reviewer’s comments correctly, it is the section title that is inappropriate, rather than the section itself. We feel strongly that is important </w:t>
      </w:r>
      <w:r w:rsidR="0014123E" w:rsidRPr="005C078E">
        <w:rPr>
          <w:i/>
          <w:rPrChange w:id="432" w:author="Hyosub Kim" w:date="2020-08-25T09:07:00Z">
            <w:rPr/>
          </w:rPrChange>
        </w:rPr>
        <w:t xml:space="preserve">to include the section itself, but if the reviewer feels the title “Completed Work” is inappropriate we will remove the title. </w:t>
      </w:r>
    </w:p>
    <w:p w14:paraId="023AE327" w14:textId="77777777" w:rsidR="00880452" w:rsidRPr="00A5757F" w:rsidRDefault="00880452" w:rsidP="008B5B26">
      <w:pPr>
        <w:autoSpaceDE w:val="0"/>
        <w:autoSpaceDN w:val="0"/>
        <w:adjustRightInd w:val="0"/>
        <w:ind w:left="360"/>
      </w:pPr>
    </w:p>
    <w:p w14:paraId="2828F58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Authors should consider removing this analysis. It is more convincing to observe distinct predictions from each model.</w:t>
      </w:r>
    </w:p>
    <w:p w14:paraId="46603C3F" w14:textId="77777777" w:rsidR="00880452" w:rsidRPr="00A5757F" w:rsidRDefault="00880452" w:rsidP="008B5B26">
      <w:pPr>
        <w:autoSpaceDE w:val="0"/>
        <w:autoSpaceDN w:val="0"/>
        <w:adjustRightInd w:val="0"/>
        <w:ind w:left="360"/>
      </w:pPr>
    </w:p>
    <w:p w14:paraId="7B6A2321" w14:textId="4A3BABA4" w:rsidR="00257ADB" w:rsidRPr="00374159" w:rsidRDefault="00065364" w:rsidP="008B5B26">
      <w:pPr>
        <w:autoSpaceDE w:val="0"/>
        <w:autoSpaceDN w:val="0"/>
        <w:adjustRightInd w:val="0"/>
        <w:ind w:left="360"/>
        <w:rPr>
          <w:i/>
          <w:iCs/>
        </w:rPr>
      </w:pPr>
      <w:r w:rsidRPr="00374159">
        <w:rPr>
          <w:i/>
          <w:iCs/>
        </w:rPr>
        <w:lastRenderedPageBreak/>
        <w:t xml:space="preserve">We appreciate the reviewer’s comment and hope we have addressed the overall concern regarding testing distinct predictions in our responses to comment #’s </w:t>
      </w:r>
      <w:r w:rsidR="00257ADB" w:rsidRPr="00374159">
        <w:rPr>
          <w:i/>
          <w:iCs/>
        </w:rPr>
        <w:t>29-27</w:t>
      </w:r>
      <w:r w:rsidRPr="00374159">
        <w:rPr>
          <w:i/>
          <w:iCs/>
        </w:rPr>
        <w:t xml:space="preserve">. Our rationale for including </w:t>
      </w:r>
      <w:r w:rsidR="008E7166" w:rsidRPr="00374159">
        <w:rPr>
          <w:i/>
          <w:iCs/>
        </w:rPr>
        <w:t>the model recovery analysis</w:t>
      </w:r>
      <w:r w:rsidRPr="00374159">
        <w:rPr>
          <w:i/>
          <w:iCs/>
        </w:rPr>
        <w:t>, in addition to the more direct analyses of our models’ predictions,</w:t>
      </w:r>
      <w:r w:rsidR="008E7166" w:rsidRPr="00374159">
        <w:rPr>
          <w:i/>
          <w:iCs/>
        </w:rPr>
        <w:t xml:space="preserve"> is to ensure that the models can indeed be differentiate</w:t>
      </w:r>
      <w:r w:rsidR="0071221D" w:rsidRPr="00374159">
        <w:rPr>
          <w:i/>
          <w:iCs/>
        </w:rPr>
        <w:t>d</w:t>
      </w:r>
      <w:r w:rsidR="008E7166" w:rsidRPr="00374159">
        <w:rPr>
          <w:i/>
          <w:iCs/>
        </w:rPr>
        <w:t xml:space="preserve"> under ideal circumstances (i.e. when the models themselves generated the data). It can also help determine which method of objective model comparison is best to use in a given circumstance (</w:t>
      </w:r>
      <w:r w:rsidR="0071221D" w:rsidRPr="00374159">
        <w:rPr>
          <w:i/>
          <w:iCs/>
        </w:rPr>
        <w:t xml:space="preserve">i.e. </w:t>
      </w:r>
      <w:r w:rsidR="008E7166" w:rsidRPr="00374159">
        <w:rPr>
          <w:i/>
          <w:iCs/>
        </w:rPr>
        <w:t>with</w:t>
      </w:r>
      <w:r w:rsidR="0071221D" w:rsidRPr="00374159">
        <w:rPr>
          <w:i/>
          <w:iCs/>
        </w:rPr>
        <w:t xml:space="preserve"> these</w:t>
      </w:r>
      <w:r w:rsidR="008E7166" w:rsidRPr="00374159">
        <w:rPr>
          <w:i/>
          <w:iCs/>
        </w:rPr>
        <w:t xml:space="preserve"> specific models in </w:t>
      </w:r>
      <w:r w:rsidR="0071221D" w:rsidRPr="00374159">
        <w:rPr>
          <w:i/>
          <w:iCs/>
        </w:rPr>
        <w:t xml:space="preserve">this </w:t>
      </w:r>
      <w:r w:rsidR="008E7166" w:rsidRPr="00374159">
        <w:rPr>
          <w:i/>
          <w:iCs/>
        </w:rPr>
        <w:t xml:space="preserve">specific experimental paradigm). </w:t>
      </w:r>
      <w:r w:rsidR="00257ADB" w:rsidRPr="00374159">
        <w:rPr>
          <w:i/>
          <w:iCs/>
        </w:rPr>
        <w:t xml:space="preserve">We have now adjusted the description of this section and also changed the name of the section to model recovery. </w:t>
      </w:r>
    </w:p>
    <w:p w14:paraId="7AF13B00" w14:textId="77777777" w:rsidR="00664098" w:rsidRPr="00A5757F" w:rsidRDefault="00664098" w:rsidP="008B5B26">
      <w:pPr>
        <w:autoSpaceDE w:val="0"/>
        <w:autoSpaceDN w:val="0"/>
        <w:adjustRightInd w:val="0"/>
        <w:ind w:left="360"/>
      </w:pPr>
    </w:p>
    <w:p w14:paraId="3F7D9D4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Model fits implies that the parameters were fit to data. It is unclear if this was the case. </w:t>
      </w:r>
    </w:p>
    <w:p w14:paraId="51070561" w14:textId="77777777" w:rsidR="00880452" w:rsidRPr="00A5757F" w:rsidRDefault="00880452" w:rsidP="008B5B26">
      <w:pPr>
        <w:autoSpaceDE w:val="0"/>
        <w:autoSpaceDN w:val="0"/>
        <w:adjustRightInd w:val="0"/>
        <w:ind w:left="360"/>
      </w:pPr>
    </w:p>
    <w:p w14:paraId="1566459D" w14:textId="43AC871D" w:rsidR="00880452" w:rsidRPr="006321B3" w:rsidRDefault="00427F6B" w:rsidP="008B5B26">
      <w:pPr>
        <w:autoSpaceDE w:val="0"/>
        <w:autoSpaceDN w:val="0"/>
        <w:adjustRightInd w:val="0"/>
        <w:ind w:left="360"/>
        <w:rPr>
          <w:i/>
          <w:iCs/>
        </w:rPr>
      </w:pPr>
      <w:r>
        <w:rPr>
          <w:i/>
          <w:iCs/>
        </w:rPr>
        <w:t xml:space="preserve">We thank the reviewer for this comment. </w:t>
      </w:r>
      <w:r w:rsidR="00257ADB">
        <w:rPr>
          <w:i/>
          <w:iCs/>
        </w:rPr>
        <w:t xml:space="preserve">We adjusted the phrasing in this section (lines 417 &amp;422) to make sure it is clear that we are fitting models to simulated data as described </w:t>
      </w:r>
      <w:r w:rsidR="006321B3" w:rsidRPr="006321B3">
        <w:rPr>
          <w:i/>
          <w:iCs/>
        </w:rPr>
        <w:t>in Wilson and Collins (2019)</w:t>
      </w:r>
      <w:r w:rsidR="00257ADB">
        <w:rPr>
          <w:i/>
          <w:iCs/>
        </w:rPr>
        <w:t>.</w:t>
      </w:r>
    </w:p>
    <w:p w14:paraId="0F8956AE" w14:textId="77777777" w:rsidR="00880452" w:rsidRPr="00A5757F" w:rsidRDefault="00880452" w:rsidP="008B5B26">
      <w:pPr>
        <w:autoSpaceDE w:val="0"/>
        <w:autoSpaceDN w:val="0"/>
        <w:adjustRightInd w:val="0"/>
        <w:ind w:left="360"/>
      </w:pPr>
    </w:p>
    <w:p w14:paraId="22CEFEFF" w14:textId="44A27A9B" w:rsidR="00880452" w:rsidRPr="006321B3" w:rsidRDefault="00880452" w:rsidP="008B5B26">
      <w:pPr>
        <w:pStyle w:val="ListParagraph"/>
        <w:numPr>
          <w:ilvl w:val="0"/>
          <w:numId w:val="1"/>
        </w:numPr>
        <w:autoSpaceDE w:val="0"/>
        <w:autoSpaceDN w:val="0"/>
        <w:adjustRightInd w:val="0"/>
        <w:ind w:left="360"/>
      </w:pPr>
      <w:r w:rsidRPr="00A5757F">
        <w:rPr>
          <w:color w:val="000000"/>
        </w:rPr>
        <w:t>What "objective model comparisons"?</w:t>
      </w:r>
    </w:p>
    <w:p w14:paraId="28465F8E" w14:textId="03944940" w:rsidR="006321B3" w:rsidRDefault="006321B3" w:rsidP="006321B3">
      <w:pPr>
        <w:autoSpaceDE w:val="0"/>
        <w:autoSpaceDN w:val="0"/>
        <w:adjustRightInd w:val="0"/>
      </w:pPr>
    </w:p>
    <w:p w14:paraId="6ACAC8AE" w14:textId="5D8508BA" w:rsidR="001032C4" w:rsidRPr="001032C4" w:rsidRDefault="001F44F3" w:rsidP="001032C4">
      <w:pPr>
        <w:autoSpaceDE w:val="0"/>
        <w:autoSpaceDN w:val="0"/>
        <w:adjustRightInd w:val="0"/>
        <w:ind w:left="360"/>
        <w:rPr>
          <w:i/>
          <w:iCs/>
        </w:rPr>
      </w:pPr>
      <w:r>
        <w:rPr>
          <w:i/>
          <w:iCs/>
        </w:rPr>
        <w:t xml:space="preserve">Here, we were referring to AIC and BIC as possible objective model comparisons, but we realize this was not clear in the text. </w:t>
      </w:r>
      <w:r w:rsidR="001032C4" w:rsidRPr="001032C4">
        <w:rPr>
          <w:i/>
          <w:iCs/>
        </w:rPr>
        <w:t>We are now more specific about what objective model comparisons we are using throughout this section</w:t>
      </w:r>
      <w:r w:rsidR="005611D2">
        <w:rPr>
          <w:i/>
          <w:iCs/>
        </w:rPr>
        <w:t xml:space="preserve">. </w:t>
      </w:r>
    </w:p>
    <w:p w14:paraId="2B22210E" w14:textId="77777777" w:rsidR="006321B3" w:rsidRPr="00A5757F" w:rsidRDefault="006321B3" w:rsidP="006321B3">
      <w:pPr>
        <w:autoSpaceDE w:val="0"/>
        <w:autoSpaceDN w:val="0"/>
        <w:adjustRightInd w:val="0"/>
      </w:pPr>
    </w:p>
    <w:p w14:paraId="7A192F6F" w14:textId="691DA28C" w:rsidR="00880452" w:rsidRPr="006321B3" w:rsidRDefault="006321B3" w:rsidP="008B5B26">
      <w:pPr>
        <w:pStyle w:val="ListParagraph"/>
        <w:numPr>
          <w:ilvl w:val="0"/>
          <w:numId w:val="1"/>
        </w:numPr>
        <w:autoSpaceDE w:val="0"/>
        <w:autoSpaceDN w:val="0"/>
        <w:adjustRightInd w:val="0"/>
        <w:ind w:left="360"/>
      </w:pPr>
      <w:r w:rsidRPr="00A5757F">
        <w:rPr>
          <w:color w:val="000000"/>
        </w:rPr>
        <w:t>T</w:t>
      </w:r>
      <w:r w:rsidR="00880452" w:rsidRPr="00A5757F">
        <w:rPr>
          <w:color w:val="000000"/>
        </w:rPr>
        <w:t>ypo</w:t>
      </w:r>
    </w:p>
    <w:p w14:paraId="31FC5CC3" w14:textId="72E64E4B" w:rsidR="006321B3" w:rsidRDefault="006321B3" w:rsidP="006321B3">
      <w:pPr>
        <w:autoSpaceDE w:val="0"/>
        <w:autoSpaceDN w:val="0"/>
        <w:adjustRightInd w:val="0"/>
      </w:pPr>
    </w:p>
    <w:p w14:paraId="0856855E" w14:textId="6B4D4A7E" w:rsidR="001032C4" w:rsidRPr="001032C4" w:rsidRDefault="001032C4" w:rsidP="001032C4">
      <w:pPr>
        <w:autoSpaceDE w:val="0"/>
        <w:autoSpaceDN w:val="0"/>
        <w:adjustRightInd w:val="0"/>
        <w:ind w:left="360"/>
        <w:rPr>
          <w:i/>
          <w:iCs/>
        </w:rPr>
      </w:pPr>
      <w:r w:rsidRPr="001032C4">
        <w:rPr>
          <w:i/>
          <w:iCs/>
        </w:rPr>
        <w:t>This typ</w:t>
      </w:r>
      <w:r>
        <w:rPr>
          <w:i/>
          <w:iCs/>
        </w:rPr>
        <w:t>o</w:t>
      </w:r>
      <w:r w:rsidRPr="001032C4">
        <w:rPr>
          <w:i/>
          <w:iCs/>
        </w:rPr>
        <w:t xml:space="preserve"> </w:t>
      </w:r>
      <w:r w:rsidR="000F3A36">
        <w:rPr>
          <w:i/>
          <w:iCs/>
        </w:rPr>
        <w:t>has been removed.</w:t>
      </w:r>
      <w:r w:rsidRPr="001032C4">
        <w:rPr>
          <w:i/>
          <w:iCs/>
        </w:rPr>
        <w:t xml:space="preserve"> </w:t>
      </w:r>
    </w:p>
    <w:p w14:paraId="0AC8CA15" w14:textId="77777777" w:rsidR="006321B3" w:rsidRPr="00A5757F" w:rsidRDefault="006321B3" w:rsidP="006321B3">
      <w:pPr>
        <w:autoSpaceDE w:val="0"/>
        <w:autoSpaceDN w:val="0"/>
        <w:adjustRightInd w:val="0"/>
        <w:ind w:left="360"/>
      </w:pPr>
    </w:p>
    <w:p w14:paraId="333DBB5F"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Not always true. This statement is not substantiated. </w:t>
      </w:r>
    </w:p>
    <w:p w14:paraId="624A03B3" w14:textId="77777777" w:rsidR="00880452" w:rsidRPr="00A5757F" w:rsidRDefault="00880452" w:rsidP="008B5B26">
      <w:pPr>
        <w:autoSpaceDE w:val="0"/>
        <w:autoSpaceDN w:val="0"/>
        <w:adjustRightInd w:val="0"/>
        <w:ind w:left="360"/>
      </w:pPr>
    </w:p>
    <w:p w14:paraId="6DFF18F1" w14:textId="36271D3C" w:rsidR="00880452" w:rsidRPr="001032C4" w:rsidRDefault="001F44F3" w:rsidP="008B5B26">
      <w:pPr>
        <w:autoSpaceDE w:val="0"/>
        <w:autoSpaceDN w:val="0"/>
        <w:adjustRightInd w:val="0"/>
        <w:ind w:left="360"/>
        <w:rPr>
          <w:i/>
          <w:iCs/>
        </w:rPr>
      </w:pPr>
      <w:r>
        <w:rPr>
          <w:i/>
          <w:iCs/>
        </w:rPr>
        <w:t xml:space="preserve">We thank the reviewer for addressing this point. The reviewer is correct regarding the fact the AIC is not always better than BIC. We were vague about the point we were trying to make here and have adjusted our language accordingly (lines …). We were attempting to communicate that we performed model recovery analysis with both AIC and BIC and in this specific case, with this specific experiment and these specific models, AIC distinguished the between models better than BIC. We believe the adjustments made to this section now communicate our point more clearly. </w:t>
      </w:r>
    </w:p>
    <w:p w14:paraId="6537BD62" w14:textId="77777777" w:rsidR="001032C4" w:rsidRPr="00A5757F" w:rsidRDefault="001032C4" w:rsidP="008B5B26">
      <w:pPr>
        <w:autoSpaceDE w:val="0"/>
        <w:autoSpaceDN w:val="0"/>
        <w:adjustRightInd w:val="0"/>
        <w:ind w:left="360"/>
      </w:pPr>
    </w:p>
    <w:p w14:paraId="6E6CC1E5" w14:textId="2A3F03D6" w:rsidR="00880452" w:rsidRPr="0071221D" w:rsidRDefault="00880452" w:rsidP="008B5B26">
      <w:pPr>
        <w:pStyle w:val="ListParagraph"/>
        <w:numPr>
          <w:ilvl w:val="0"/>
          <w:numId w:val="1"/>
        </w:numPr>
        <w:autoSpaceDE w:val="0"/>
        <w:autoSpaceDN w:val="0"/>
        <w:adjustRightInd w:val="0"/>
        <w:ind w:left="360"/>
      </w:pPr>
      <w:r w:rsidRPr="0071221D">
        <w:rPr>
          <w:color w:val="000000"/>
        </w:rPr>
        <w:t xml:space="preserve">This seems incorrect. While the authors have made the point regarding the slow dynamics of the use-dependent process in their S+U model, they fail to explain why the sensitivity to previous motor output (F parameter in eq. 5) will not be affected by variable targets. </w:t>
      </w:r>
    </w:p>
    <w:p w14:paraId="4E8301C2" w14:textId="123C171A" w:rsidR="00C21A3D" w:rsidRDefault="00C21A3D" w:rsidP="00C21A3D">
      <w:pPr>
        <w:autoSpaceDE w:val="0"/>
        <w:autoSpaceDN w:val="0"/>
        <w:adjustRightInd w:val="0"/>
      </w:pPr>
    </w:p>
    <w:p w14:paraId="7C544632" w14:textId="03CF8423" w:rsidR="00C21A3D" w:rsidRPr="0071221D" w:rsidRDefault="0071221D" w:rsidP="0071221D">
      <w:pPr>
        <w:autoSpaceDE w:val="0"/>
        <w:autoSpaceDN w:val="0"/>
        <w:adjustRightInd w:val="0"/>
        <w:ind w:left="360"/>
        <w:rPr>
          <w:i/>
          <w:iCs/>
        </w:rPr>
      </w:pPr>
      <w:r w:rsidRPr="0071221D">
        <w:rPr>
          <w:i/>
          <w:iCs/>
        </w:rPr>
        <w:t>Please refer to our response to R1 comment #10.</w:t>
      </w:r>
    </w:p>
    <w:p w14:paraId="38A16CFF" w14:textId="77777777" w:rsidR="0071221D" w:rsidRPr="00A5757F" w:rsidRDefault="0071221D" w:rsidP="00C21A3D">
      <w:pPr>
        <w:autoSpaceDE w:val="0"/>
        <w:autoSpaceDN w:val="0"/>
        <w:adjustRightInd w:val="0"/>
      </w:pPr>
    </w:p>
    <w:p w14:paraId="5D576134"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Authors need to expand this explanation. What kind of data, how many samples, same protocol as this one or not, </w:t>
      </w:r>
      <w:proofErr w:type="spellStart"/>
      <w:r w:rsidRPr="00A5757F">
        <w:rPr>
          <w:color w:val="000000"/>
        </w:rPr>
        <w:t>etc</w:t>
      </w:r>
      <w:proofErr w:type="spellEnd"/>
      <w:r w:rsidRPr="00A5757F">
        <w:rPr>
          <w:color w:val="000000"/>
        </w:rPr>
        <w:t>?</w:t>
      </w:r>
    </w:p>
    <w:p w14:paraId="7C390132" w14:textId="77777777" w:rsidR="00880452" w:rsidRPr="00A5757F" w:rsidRDefault="00880452" w:rsidP="008B5B26">
      <w:pPr>
        <w:autoSpaceDE w:val="0"/>
        <w:autoSpaceDN w:val="0"/>
        <w:adjustRightInd w:val="0"/>
        <w:ind w:left="360"/>
      </w:pPr>
    </w:p>
    <w:p w14:paraId="2F4D6138" w14:textId="49AE678E" w:rsidR="001F44F3" w:rsidRDefault="001F44F3" w:rsidP="008B5B26">
      <w:pPr>
        <w:autoSpaceDE w:val="0"/>
        <w:autoSpaceDN w:val="0"/>
        <w:adjustRightInd w:val="0"/>
        <w:ind w:left="360"/>
        <w:rPr>
          <w:i/>
          <w:iCs/>
        </w:rPr>
      </w:pPr>
      <w:r>
        <w:rPr>
          <w:color w:val="222222"/>
          <w:shd w:val="clear" w:color="auto" w:fill="FFFFFF"/>
        </w:rPr>
        <w:t>We have now adjusted this sentence to read "preliminary model parameters were obtained by fitting the models to data from [withheld due to double-</w:t>
      </w:r>
      <w:proofErr w:type="gramStart"/>
      <w:r>
        <w:rPr>
          <w:color w:val="222222"/>
          <w:shd w:val="clear" w:color="auto" w:fill="FFFFFF"/>
        </w:rPr>
        <w:t>blinding]...</w:t>
      </w:r>
      <w:proofErr w:type="gramEnd"/>
      <w:r>
        <w:rPr>
          <w:color w:val="222222"/>
          <w:shd w:val="clear" w:color="auto" w:fill="FFFFFF"/>
        </w:rPr>
        <w:t xml:space="preserve">" We plan on replacing this placeholder with the citation to the study once the Stage 1 submission is accepted. We further plan to report the model fits to these data in a figure either in the main manuscript or supplemental material. </w:t>
      </w:r>
    </w:p>
    <w:p w14:paraId="5A2F91ED" w14:textId="77777777" w:rsidR="00880452" w:rsidRPr="00A5757F" w:rsidRDefault="00880452" w:rsidP="00427F6B">
      <w:pPr>
        <w:autoSpaceDE w:val="0"/>
        <w:autoSpaceDN w:val="0"/>
        <w:adjustRightInd w:val="0"/>
      </w:pPr>
    </w:p>
    <w:p w14:paraId="6DFE1127"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lastRenderedPageBreak/>
        <w:t xml:space="preserve">What about the aftereffects for these two conditions? </w:t>
      </w:r>
    </w:p>
    <w:p w14:paraId="46E50020" w14:textId="77777777" w:rsidR="00880452" w:rsidRPr="00A5757F" w:rsidRDefault="00880452" w:rsidP="008B5B26">
      <w:pPr>
        <w:autoSpaceDE w:val="0"/>
        <w:autoSpaceDN w:val="0"/>
        <w:adjustRightInd w:val="0"/>
        <w:ind w:left="360"/>
      </w:pPr>
    </w:p>
    <w:p w14:paraId="5A42A84F" w14:textId="5AB64324" w:rsidR="00880452" w:rsidRPr="00B87E82" w:rsidRDefault="0071221D" w:rsidP="008B5B26">
      <w:pPr>
        <w:autoSpaceDE w:val="0"/>
        <w:autoSpaceDN w:val="0"/>
        <w:adjustRightInd w:val="0"/>
        <w:ind w:left="360"/>
        <w:rPr>
          <w:i/>
          <w:iCs/>
        </w:rPr>
      </w:pPr>
      <w:r>
        <w:rPr>
          <w:i/>
          <w:iCs/>
        </w:rPr>
        <w:t xml:space="preserve">Please refer to our response to the main request. </w:t>
      </w:r>
    </w:p>
    <w:p w14:paraId="4A3FD2FD" w14:textId="77777777" w:rsidR="00880452" w:rsidRPr="00A5757F" w:rsidRDefault="00880452" w:rsidP="008B5B26">
      <w:pPr>
        <w:autoSpaceDE w:val="0"/>
        <w:autoSpaceDN w:val="0"/>
        <w:adjustRightInd w:val="0"/>
        <w:ind w:left="360"/>
      </w:pPr>
    </w:p>
    <w:p w14:paraId="0D8E0A28" w14:textId="77777777" w:rsidR="00880452" w:rsidRPr="00A5757F" w:rsidRDefault="00880452" w:rsidP="008B5B26">
      <w:pPr>
        <w:pStyle w:val="ListParagraph"/>
        <w:numPr>
          <w:ilvl w:val="0"/>
          <w:numId w:val="1"/>
        </w:numPr>
        <w:autoSpaceDE w:val="0"/>
        <w:autoSpaceDN w:val="0"/>
        <w:adjustRightInd w:val="0"/>
        <w:ind w:left="360"/>
      </w:pPr>
      <w:r w:rsidRPr="00A5757F">
        <w:rPr>
          <w:color w:val="000000"/>
        </w:rPr>
        <w:t xml:space="preserve">While this is a stage 1 submission for a registered report in </w:t>
      </w:r>
      <w:proofErr w:type="spellStart"/>
      <w:r w:rsidRPr="00A5757F">
        <w:rPr>
          <w:color w:val="000000"/>
        </w:rPr>
        <w:t>eNeuro</w:t>
      </w:r>
      <w:proofErr w:type="spellEnd"/>
      <w:r w:rsidRPr="00A5757F">
        <w:rPr>
          <w:color w:val="000000"/>
        </w:rPr>
        <w:t xml:space="preserve">, the manuscript is not ready for publication. I suggest that authors include preliminary data of the aftereffects. Since as of now, it is quite challenging to evaluate the merit of the proposed theories.  </w:t>
      </w:r>
    </w:p>
    <w:p w14:paraId="1D2856A2" w14:textId="23F51780" w:rsidR="00880452" w:rsidRDefault="00880452" w:rsidP="003E47E9">
      <w:pPr>
        <w:autoSpaceDE w:val="0"/>
        <w:autoSpaceDN w:val="0"/>
        <w:adjustRightInd w:val="0"/>
        <w:rPr>
          <w:color w:val="000000"/>
        </w:rPr>
      </w:pPr>
    </w:p>
    <w:p w14:paraId="5FB74F60" w14:textId="77777777" w:rsidR="0071221D" w:rsidRPr="00B87E82" w:rsidRDefault="0071221D" w:rsidP="0071221D">
      <w:pPr>
        <w:autoSpaceDE w:val="0"/>
        <w:autoSpaceDN w:val="0"/>
        <w:adjustRightInd w:val="0"/>
        <w:ind w:left="360"/>
        <w:rPr>
          <w:i/>
          <w:iCs/>
        </w:rPr>
      </w:pPr>
      <w:r>
        <w:rPr>
          <w:i/>
          <w:iCs/>
        </w:rPr>
        <w:t xml:space="preserve">Please refer to our response to the main request. </w:t>
      </w:r>
    </w:p>
    <w:p w14:paraId="4B148256" w14:textId="77777777" w:rsidR="00880452" w:rsidRPr="00A5757F" w:rsidRDefault="00880452" w:rsidP="00DA2C46"/>
    <w:p w14:paraId="3212A8B8" w14:textId="7B420E9B" w:rsidR="00A5757F" w:rsidRPr="00A5757F" w:rsidRDefault="00A5757F" w:rsidP="00A5757F">
      <w:pPr>
        <w:rPr>
          <w:b/>
          <w:bCs/>
        </w:rPr>
      </w:pPr>
      <w:r w:rsidRPr="00A5757F">
        <w:rPr>
          <w:b/>
          <w:bCs/>
        </w:rPr>
        <w:t xml:space="preserve">Reviewer #2: </w:t>
      </w:r>
    </w:p>
    <w:p w14:paraId="69EBB8B5" w14:textId="00C06316" w:rsidR="00C21A3D" w:rsidRDefault="00A5757F" w:rsidP="00A5757F">
      <w:pPr>
        <w:rPr>
          <w:rFonts w:eastAsia="Times New Roman"/>
          <w:color w:val="000000"/>
          <w:shd w:val="clear" w:color="auto" w:fill="FFFFFF"/>
        </w:rPr>
      </w:pPr>
      <w:r w:rsidRPr="00A5757F">
        <w:rPr>
          <w:rFonts w:eastAsia="Times New Roman"/>
          <w:color w:val="000000"/>
          <w:shd w:val="clear" w:color="auto" w:fill="FFFFFF"/>
        </w:rPr>
        <w:t>This is a well written stage 1 registered report that proposes a design to test whether and how movement variability (here variability in step asymmetry) affects a form of use dependent locomotor learning. The paper largely relies on a behavioral paradigm that was described in a recent article by Wood et al. 2020 and two different computational models. The two models are shown to respond differently to increased variability-one is a use dependent model with a strategic component added on, and the other is a Bayesian model.</w:t>
      </w:r>
      <w:r w:rsidRPr="00A5757F">
        <w:rPr>
          <w:rFonts w:eastAsia="Times New Roman"/>
          <w:color w:val="000000"/>
        </w:rPr>
        <w:br/>
      </w:r>
      <w:r w:rsidRPr="00A5757F">
        <w:rPr>
          <w:rFonts w:eastAsia="Times New Roman"/>
          <w:color w:val="000000"/>
        </w:rPr>
        <w:br/>
      </w:r>
      <w:r w:rsidRPr="00A5757F">
        <w:rPr>
          <w:rFonts w:eastAsia="Times New Roman"/>
          <w:color w:val="000000"/>
          <w:shd w:val="clear" w:color="auto" w:fill="FFFFFF"/>
        </w:rPr>
        <w:t>I have no major concerns about the hypothesis being tested-- it is interesting and timely. However, there are a few things that would be worth thinking through a bit more, or justifying a bit better, within the design.</w:t>
      </w:r>
    </w:p>
    <w:p w14:paraId="6FA5E2FC" w14:textId="4A01CCE4" w:rsidR="000F3A36" w:rsidRDefault="000F3A36" w:rsidP="00A5757F">
      <w:pPr>
        <w:rPr>
          <w:rFonts w:eastAsia="Times New Roman"/>
          <w:color w:val="000000"/>
          <w:shd w:val="clear" w:color="auto" w:fill="FFFFFF"/>
        </w:rPr>
      </w:pPr>
    </w:p>
    <w:p w14:paraId="421E290F" w14:textId="43CD56EB" w:rsidR="000F3A36" w:rsidRPr="00C00109" w:rsidRDefault="00C00109" w:rsidP="00A5757F">
      <w:pPr>
        <w:rPr>
          <w:rFonts w:eastAsia="Times New Roman"/>
          <w:b/>
          <w:iCs/>
          <w:color w:val="000000"/>
          <w:shd w:val="clear" w:color="auto" w:fill="FFFFFF"/>
        </w:rPr>
      </w:pPr>
      <w:r>
        <w:rPr>
          <w:rFonts w:eastAsia="Times New Roman"/>
          <w:b/>
          <w:iCs/>
          <w:color w:val="000000"/>
          <w:shd w:val="clear" w:color="auto" w:fill="FFFFFF"/>
        </w:rPr>
        <w:t>Thank you</w:t>
      </w:r>
      <w:r w:rsidR="000F3A36" w:rsidRPr="00C00109">
        <w:rPr>
          <w:rFonts w:eastAsia="Times New Roman"/>
          <w:b/>
          <w:iCs/>
          <w:color w:val="000000"/>
          <w:shd w:val="clear" w:color="auto" w:fill="FFFFFF"/>
        </w:rPr>
        <w:t xml:space="preserve"> for the</w:t>
      </w:r>
      <w:r>
        <w:rPr>
          <w:rFonts w:eastAsia="Times New Roman"/>
          <w:b/>
          <w:iCs/>
          <w:color w:val="000000"/>
          <w:shd w:val="clear" w:color="auto" w:fill="FFFFFF"/>
        </w:rPr>
        <w:t xml:space="preserve"> kind and</w:t>
      </w:r>
      <w:r w:rsidR="000F3A36" w:rsidRPr="00C00109">
        <w:rPr>
          <w:rFonts w:eastAsia="Times New Roman"/>
          <w:b/>
          <w:iCs/>
          <w:color w:val="000000"/>
          <w:shd w:val="clear" w:color="auto" w:fill="FFFFFF"/>
        </w:rPr>
        <w:t xml:space="preserve"> </w:t>
      </w:r>
      <w:r w:rsidR="00083626" w:rsidRPr="00C00109">
        <w:rPr>
          <w:rFonts w:eastAsia="Times New Roman"/>
          <w:b/>
          <w:iCs/>
          <w:color w:val="000000"/>
          <w:shd w:val="clear" w:color="auto" w:fill="FFFFFF"/>
        </w:rPr>
        <w:t>encouraging words regarding our study</w:t>
      </w:r>
      <w:r w:rsidR="009B63A5" w:rsidRPr="00C00109">
        <w:rPr>
          <w:rFonts w:eastAsia="Times New Roman"/>
          <w:b/>
          <w:iCs/>
          <w:color w:val="000000"/>
          <w:shd w:val="clear" w:color="auto" w:fill="FFFFFF"/>
        </w:rPr>
        <w:t>.</w:t>
      </w:r>
      <w:r>
        <w:rPr>
          <w:rFonts w:eastAsia="Times New Roman"/>
          <w:b/>
          <w:iCs/>
          <w:color w:val="000000"/>
          <w:shd w:val="clear" w:color="auto" w:fill="FFFFFF"/>
        </w:rPr>
        <w:t xml:space="preserve"> </w:t>
      </w:r>
    </w:p>
    <w:p w14:paraId="627033F9" w14:textId="77777777" w:rsidR="00C21A3D" w:rsidRDefault="00C21A3D" w:rsidP="00A5757F">
      <w:pPr>
        <w:rPr>
          <w:rFonts w:eastAsia="Times New Roman"/>
          <w:color w:val="000000"/>
          <w:shd w:val="clear" w:color="auto" w:fill="FFFFFF"/>
        </w:rPr>
      </w:pPr>
    </w:p>
    <w:p w14:paraId="6E022BD3" w14:textId="0A015EF4"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Wood et al. 2020 paradigm used a gradual introduction of a perturbation during learning and the experimental design proposed here uses an abrupt change during learning. These can result in different after-effects in other types of motor learning paradigms for walking (e.g. adaptation). Are there reasons to think that these types of perturbations would be equivalent in this use-dependent experiment? This may influence the power analysis since it is being done using gradual learning data and applied to abrupt conditions. It might not be a problem, but it seems worth thinking about.</w:t>
      </w:r>
    </w:p>
    <w:p w14:paraId="6458334A" w14:textId="77777777" w:rsidR="00A5757F" w:rsidRPr="00A5757F" w:rsidRDefault="00A5757F" w:rsidP="00C21A3D">
      <w:pPr>
        <w:ind w:left="360"/>
        <w:rPr>
          <w:rFonts w:eastAsia="Times New Roman"/>
          <w:color w:val="000000"/>
          <w:shd w:val="clear" w:color="auto" w:fill="FFFFFF"/>
        </w:rPr>
      </w:pPr>
    </w:p>
    <w:p w14:paraId="578DE5D2" w14:textId="630E4176" w:rsidR="00894568" w:rsidRPr="00C00109" w:rsidRDefault="00894568" w:rsidP="00427F6B">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brings up an important point. </w:t>
      </w:r>
      <w:r w:rsidR="000F3A36" w:rsidRPr="00C00109">
        <w:rPr>
          <w:rFonts w:eastAsia="Times New Roman"/>
          <w:b/>
          <w:iCs/>
          <w:color w:val="000000"/>
          <w:shd w:val="clear" w:color="auto" w:fill="FFFFFF"/>
        </w:rPr>
        <w:t>W</w:t>
      </w:r>
      <w:r w:rsidRPr="00C00109">
        <w:rPr>
          <w:rFonts w:eastAsia="Times New Roman"/>
          <w:b/>
          <w:iCs/>
          <w:color w:val="000000"/>
          <w:shd w:val="clear" w:color="auto" w:fill="FFFFFF"/>
        </w:rPr>
        <w:t xml:space="preserve">e failed to mention </w:t>
      </w:r>
      <w:r w:rsidR="000F3A36" w:rsidRPr="00C00109">
        <w:rPr>
          <w:rFonts w:eastAsia="Times New Roman"/>
          <w:b/>
          <w:iCs/>
          <w:color w:val="000000"/>
          <w:shd w:val="clear" w:color="auto" w:fill="FFFFFF"/>
        </w:rPr>
        <w:t xml:space="preserve">in our original submission that, for </w:t>
      </w:r>
      <w:r w:rsidRPr="00C00109">
        <w:rPr>
          <w:rFonts w:eastAsia="Times New Roman"/>
          <w:b/>
          <w:iCs/>
          <w:color w:val="000000"/>
          <w:shd w:val="clear" w:color="auto" w:fill="FFFFFF"/>
        </w:rPr>
        <w:t>t</w:t>
      </w:r>
      <w:r w:rsidR="00767933" w:rsidRPr="00C00109">
        <w:rPr>
          <w:rFonts w:eastAsia="Times New Roman"/>
          <w:b/>
          <w:iCs/>
          <w:color w:val="000000"/>
          <w:shd w:val="clear" w:color="auto" w:fill="FFFFFF"/>
        </w:rPr>
        <w:t>he power analysis</w:t>
      </w:r>
      <w:r w:rsidR="000F3A36" w:rsidRPr="00C00109">
        <w:rPr>
          <w:rFonts w:eastAsia="Times New Roman"/>
          <w:b/>
          <w:iCs/>
          <w:color w:val="000000"/>
          <w:shd w:val="clear" w:color="auto" w:fill="FFFFFF"/>
        </w:rPr>
        <w:t>,</w:t>
      </w:r>
      <w:r w:rsidR="00767933" w:rsidRPr="00C00109">
        <w:rPr>
          <w:rFonts w:eastAsia="Times New Roman"/>
          <w:b/>
          <w:iCs/>
          <w:color w:val="000000"/>
          <w:shd w:val="clear" w:color="auto" w:fill="FFFFFF"/>
        </w:rPr>
        <w:t xml:space="preserve"> </w:t>
      </w:r>
      <w:r w:rsidRPr="00C00109">
        <w:rPr>
          <w:rFonts w:eastAsia="Times New Roman"/>
          <w:b/>
          <w:iCs/>
          <w:color w:val="000000"/>
          <w:shd w:val="clear" w:color="auto" w:fill="FFFFFF"/>
        </w:rPr>
        <w:t>the aftereffect magnitudes are</w:t>
      </w:r>
      <w:r w:rsidR="00767933" w:rsidRPr="00C00109">
        <w:rPr>
          <w:rFonts w:eastAsia="Times New Roman"/>
          <w:b/>
          <w:iCs/>
          <w:color w:val="000000"/>
          <w:shd w:val="clear" w:color="auto" w:fill="FFFFFF"/>
        </w:rPr>
        <w:t xml:space="preserve"> based on the Washout phase from Wood et al</w:t>
      </w:r>
      <w:r w:rsidR="005F15FC" w:rsidRPr="00C00109">
        <w:rPr>
          <w:rFonts w:eastAsia="Times New Roman"/>
          <w:b/>
          <w:iCs/>
          <w:color w:val="000000"/>
          <w:shd w:val="clear" w:color="auto" w:fill="FFFFFF"/>
        </w:rPr>
        <w:t>. (</w:t>
      </w:r>
      <w:r w:rsidR="00767933" w:rsidRPr="00C00109">
        <w:rPr>
          <w:rFonts w:eastAsia="Times New Roman"/>
          <w:b/>
          <w:iCs/>
          <w:color w:val="000000"/>
          <w:shd w:val="clear" w:color="auto" w:fill="FFFFFF"/>
        </w:rPr>
        <w:t>2020</w:t>
      </w:r>
      <w:r w:rsidR="005F15FC" w:rsidRPr="00C00109">
        <w:rPr>
          <w:rFonts w:eastAsia="Times New Roman"/>
          <w:b/>
          <w:iCs/>
          <w:color w:val="000000"/>
          <w:shd w:val="clear" w:color="auto" w:fill="FFFFFF"/>
        </w:rPr>
        <w:t>)</w:t>
      </w:r>
      <w:r w:rsidR="000F3A36" w:rsidRPr="00C00109">
        <w:rPr>
          <w:rFonts w:eastAsia="Times New Roman"/>
          <w:b/>
          <w:iCs/>
          <w:color w:val="000000"/>
          <w:shd w:val="clear" w:color="auto" w:fill="FFFFFF"/>
        </w:rPr>
        <w:t>,</w:t>
      </w:r>
      <w:r w:rsidR="00767933" w:rsidRPr="00C00109">
        <w:rPr>
          <w:rFonts w:eastAsia="Times New Roman"/>
          <w:b/>
          <w:iCs/>
          <w:color w:val="000000"/>
          <w:shd w:val="clear" w:color="auto" w:fill="FFFFFF"/>
        </w:rPr>
        <w:t xml:space="preserve"> which was </w:t>
      </w:r>
      <w:r w:rsidR="0063139F" w:rsidRPr="00C00109">
        <w:rPr>
          <w:rFonts w:eastAsia="Times New Roman"/>
          <w:b/>
          <w:iCs/>
          <w:color w:val="000000"/>
          <w:shd w:val="clear" w:color="auto" w:fill="FFFFFF"/>
        </w:rPr>
        <w:t>performed after a 5-minute abrupt (not gradual) learning phase.</w:t>
      </w:r>
      <w:r w:rsidR="005F15FC" w:rsidRPr="00C00109">
        <w:rPr>
          <w:rFonts w:eastAsia="Times New Roman"/>
          <w:b/>
          <w:iCs/>
          <w:color w:val="000000"/>
          <w:shd w:val="clear" w:color="auto" w:fill="FFFFFF"/>
        </w:rPr>
        <w:t xml:space="preserve"> Therefore, we do not believe that </w:t>
      </w:r>
      <w:r w:rsidRPr="00C00109">
        <w:rPr>
          <w:rFonts w:eastAsia="Times New Roman"/>
          <w:b/>
          <w:iCs/>
          <w:color w:val="000000"/>
          <w:shd w:val="clear" w:color="auto" w:fill="FFFFFF"/>
        </w:rPr>
        <w:t>the fact the first learning phase during Wood et al. was initiated gradually would affect the power analysis in the current proposed behavioral experiment.</w:t>
      </w:r>
      <w:r w:rsidR="00D90AF2" w:rsidRPr="00C00109">
        <w:rPr>
          <w:rFonts w:eastAsia="Times New Roman"/>
          <w:b/>
          <w:iCs/>
          <w:color w:val="000000"/>
          <w:shd w:val="clear" w:color="auto" w:fill="FFFFFF"/>
        </w:rPr>
        <w:t xml:space="preserve"> </w:t>
      </w:r>
      <w:commentRangeStart w:id="433"/>
      <w:ins w:id="434" w:author="Hyosub Kim" w:date="2020-08-25T19:44:00Z">
        <w:r w:rsidR="00C00109">
          <w:rPr>
            <w:rFonts w:eastAsia="Times New Roman"/>
            <w:b/>
            <w:iCs/>
            <w:color w:val="000000"/>
            <w:shd w:val="clear" w:color="auto" w:fill="FFFFFF"/>
          </w:rPr>
          <w:t>However, we appreciate the reviewer’s point and would, in the future, like to explore this question of gradual versus abrupt perturbations</w:t>
        </w:r>
      </w:ins>
      <w:ins w:id="435" w:author="Hyosub Kim" w:date="2020-08-25T19:45:00Z">
        <w:r w:rsidR="00C00109">
          <w:rPr>
            <w:rFonts w:eastAsia="Times New Roman"/>
            <w:b/>
            <w:iCs/>
            <w:color w:val="000000"/>
            <w:shd w:val="clear" w:color="auto" w:fill="FFFFFF"/>
          </w:rPr>
          <w:t>.</w:t>
        </w:r>
      </w:ins>
      <w:ins w:id="436" w:author="Hyosub Kim" w:date="2020-08-25T19:48:00Z">
        <w:r w:rsidR="00A2790E">
          <w:rPr>
            <w:rFonts w:eastAsia="Times New Roman"/>
            <w:b/>
            <w:iCs/>
            <w:color w:val="000000"/>
            <w:shd w:val="clear" w:color="auto" w:fill="FFFFFF"/>
          </w:rPr>
          <w:t xml:space="preserve"> Interestingly, we suspect that the proposed study and the modeling results will provid</w:t>
        </w:r>
      </w:ins>
      <w:ins w:id="437" w:author="Hyosub Kim" w:date="2020-08-25T19:49:00Z">
        <w:r w:rsidR="00A2790E">
          <w:rPr>
            <w:rFonts w:eastAsia="Times New Roman"/>
            <w:b/>
            <w:iCs/>
            <w:color w:val="000000"/>
            <w:shd w:val="clear" w:color="auto" w:fill="FFFFFF"/>
          </w:rPr>
          <w:t>e some insight into whether the way in which a perturbation is introduced could influence later after effects</w:t>
        </w:r>
      </w:ins>
      <w:ins w:id="438" w:author="Hyosub Kim" w:date="2020-08-25T19:50:00Z">
        <w:r w:rsidR="00A2790E">
          <w:rPr>
            <w:rFonts w:eastAsia="Times New Roman"/>
            <w:b/>
            <w:iCs/>
            <w:color w:val="000000"/>
            <w:shd w:val="clear" w:color="auto" w:fill="FFFFFF"/>
          </w:rPr>
          <w:t>—e.g., if variability impacts use-dependent aftereffects, then</w:t>
        </w:r>
      </w:ins>
      <w:ins w:id="439" w:author="Hyosub Kim" w:date="2020-08-25T19:51:00Z">
        <w:r w:rsidR="002F40E2">
          <w:rPr>
            <w:rFonts w:eastAsia="Times New Roman"/>
            <w:b/>
            <w:iCs/>
            <w:color w:val="000000"/>
            <w:shd w:val="clear" w:color="auto" w:fill="FFFFFF"/>
          </w:rPr>
          <w:t xml:space="preserve">, depending on the </w:t>
        </w:r>
      </w:ins>
      <w:ins w:id="440" w:author="Hyosub Kim" w:date="2020-08-25T19:52:00Z">
        <w:r w:rsidR="002F40E2">
          <w:rPr>
            <w:rFonts w:eastAsia="Times New Roman"/>
            <w:b/>
            <w:iCs/>
            <w:color w:val="000000"/>
            <w:shd w:val="clear" w:color="auto" w:fill="FFFFFF"/>
          </w:rPr>
          <w:t>duration of the peak perturbation,</w:t>
        </w:r>
      </w:ins>
      <w:ins w:id="441" w:author="Hyosub Kim" w:date="2020-08-25T19:50:00Z">
        <w:r w:rsidR="00A2790E">
          <w:rPr>
            <w:rFonts w:eastAsia="Times New Roman"/>
            <w:b/>
            <w:iCs/>
            <w:color w:val="000000"/>
            <w:shd w:val="clear" w:color="auto" w:fill="FFFFFF"/>
          </w:rPr>
          <w:t xml:space="preserve"> we suspect </w:t>
        </w:r>
      </w:ins>
      <w:ins w:id="442" w:author="Hyosub Kim" w:date="2020-08-25T19:51:00Z">
        <w:r w:rsidR="002F40E2">
          <w:rPr>
            <w:rFonts w:eastAsia="Times New Roman"/>
            <w:b/>
            <w:iCs/>
            <w:color w:val="000000"/>
            <w:shd w:val="clear" w:color="auto" w:fill="FFFFFF"/>
          </w:rPr>
          <w:t xml:space="preserve">that </w:t>
        </w:r>
      </w:ins>
      <w:ins w:id="443" w:author="Hyosub Kim" w:date="2020-08-25T19:50:00Z">
        <w:r w:rsidR="00A2790E">
          <w:rPr>
            <w:rFonts w:eastAsia="Times New Roman"/>
            <w:b/>
            <w:iCs/>
            <w:color w:val="000000"/>
            <w:shd w:val="clear" w:color="auto" w:fill="FFFFFF"/>
          </w:rPr>
          <w:t xml:space="preserve">a gradual perturbation may </w:t>
        </w:r>
      </w:ins>
      <w:ins w:id="444" w:author="Hyosub Kim" w:date="2020-08-25T19:52:00Z">
        <w:r w:rsidR="002F40E2">
          <w:rPr>
            <w:rFonts w:eastAsia="Times New Roman"/>
            <w:b/>
            <w:iCs/>
            <w:color w:val="000000"/>
            <w:shd w:val="clear" w:color="auto" w:fill="FFFFFF"/>
          </w:rPr>
          <w:t xml:space="preserve">in some cases </w:t>
        </w:r>
      </w:ins>
      <w:ins w:id="445" w:author="Hyosub Kim" w:date="2020-08-25T19:50:00Z">
        <w:r w:rsidR="00A2790E">
          <w:rPr>
            <w:rFonts w:eastAsia="Times New Roman"/>
            <w:b/>
            <w:iCs/>
            <w:color w:val="000000"/>
            <w:shd w:val="clear" w:color="auto" w:fill="FFFFFF"/>
          </w:rPr>
          <w:t>not be as effective as an abrupt one</w:t>
        </w:r>
      </w:ins>
      <w:ins w:id="446" w:author="Hyosub Kim" w:date="2020-08-25T19:52:00Z">
        <w:r w:rsidR="002F40E2">
          <w:rPr>
            <w:rFonts w:eastAsia="Times New Roman"/>
            <w:b/>
            <w:iCs/>
            <w:color w:val="000000"/>
            <w:shd w:val="clear" w:color="auto" w:fill="FFFFFF"/>
          </w:rPr>
          <w:t>.</w:t>
        </w:r>
      </w:ins>
      <w:del w:id="447" w:author="Hyosub Kim" w:date="2020-08-25T19:44:00Z">
        <w:r w:rsidR="00F1402B" w:rsidRPr="00C00109" w:rsidDel="00C00109">
          <w:rPr>
            <w:rFonts w:eastAsia="Times New Roman"/>
            <w:b/>
            <w:iCs/>
            <w:color w:val="000000"/>
            <w:shd w:val="clear" w:color="auto" w:fill="FFFFFF"/>
          </w:rPr>
          <w:delText xml:space="preserve"> </w:delText>
        </w:r>
      </w:del>
      <w:commentRangeEnd w:id="433"/>
      <w:r w:rsidR="002F40E2">
        <w:rPr>
          <w:rStyle w:val="CommentReference"/>
        </w:rPr>
        <w:commentReference w:id="433"/>
      </w:r>
    </w:p>
    <w:p w14:paraId="75067F17" w14:textId="77777777" w:rsidR="00D26109" w:rsidRDefault="00D26109" w:rsidP="00C21A3D">
      <w:pPr>
        <w:ind w:left="360"/>
        <w:rPr>
          <w:rFonts w:eastAsia="Times New Roman"/>
          <w:color w:val="000000"/>
        </w:rPr>
      </w:pPr>
    </w:p>
    <w:p w14:paraId="26B47E9E" w14:textId="51DED351" w:rsidR="00A5757F" w:rsidRPr="00C21A3D" w:rsidRDefault="00A5757F" w:rsidP="00C21A3D">
      <w:pPr>
        <w:pStyle w:val="ListParagraph"/>
        <w:numPr>
          <w:ilvl w:val="0"/>
          <w:numId w:val="3"/>
        </w:numPr>
        <w:ind w:left="360"/>
        <w:rPr>
          <w:rFonts w:eastAsia="Times New Roman"/>
          <w:color w:val="000000"/>
          <w:shd w:val="clear" w:color="auto" w:fill="FFFFFF"/>
        </w:rPr>
      </w:pPr>
      <w:r w:rsidRPr="00D90AF2">
        <w:rPr>
          <w:rFonts w:eastAsia="Times New Roman"/>
          <w:color w:val="000000"/>
          <w:shd w:val="clear" w:color="auto" w:fill="FFFFFF"/>
        </w:rPr>
        <w:t>I also assume</w:t>
      </w:r>
      <w:r w:rsidRPr="00C21A3D">
        <w:rPr>
          <w:rFonts w:eastAsia="Times New Roman"/>
          <w:color w:val="000000"/>
          <w:shd w:val="clear" w:color="auto" w:fill="FFFFFF"/>
        </w:rPr>
        <w:t xml:space="preserve"> that you switched to an abrupt change so that the model fitting would include both adaptation and de-adaptation. You state that you will model individual subject data, which is appropriate, but I am not clear why you will model all three conditions combined? Wouldn't it be a stronger test if you model one condition for each subject (e.g. the high </w:t>
      </w:r>
      <w:r w:rsidRPr="00C21A3D">
        <w:rPr>
          <w:rFonts w:eastAsia="Times New Roman"/>
          <w:color w:val="000000"/>
          <w:shd w:val="clear" w:color="auto" w:fill="FFFFFF"/>
        </w:rPr>
        <w:lastRenderedPageBreak/>
        <w:t>variability condition where you expect the greatest differences) and then see how those model parameters apply to the other conditions? Can you clarify?</w:t>
      </w:r>
    </w:p>
    <w:p w14:paraId="756A39FA" w14:textId="77777777" w:rsidR="00A5757F" w:rsidRPr="00A5757F" w:rsidRDefault="00A5757F" w:rsidP="00C21A3D">
      <w:pPr>
        <w:ind w:left="360"/>
        <w:rPr>
          <w:rFonts w:eastAsia="Times New Roman"/>
          <w:color w:val="000000"/>
          <w:shd w:val="clear" w:color="auto" w:fill="FFFFFF"/>
        </w:rPr>
      </w:pPr>
    </w:p>
    <w:p w14:paraId="6DEFCC5A" w14:textId="164FF829" w:rsidR="009018E2" w:rsidRPr="00C00109" w:rsidRDefault="009018E2" w:rsidP="00C21A3D">
      <w:pPr>
        <w:ind w:left="360"/>
        <w:rPr>
          <w:rFonts w:eastAsia="Times New Roman"/>
          <w:b/>
          <w:iCs/>
          <w:color w:val="000000"/>
          <w:shd w:val="clear" w:color="auto" w:fill="FFFFFF"/>
        </w:rPr>
      </w:pPr>
      <w:r w:rsidRPr="00C00109">
        <w:rPr>
          <w:rFonts w:eastAsia="Times New Roman"/>
          <w:b/>
          <w:iCs/>
          <w:color w:val="000000"/>
          <w:shd w:val="clear" w:color="auto" w:fill="FFFFFF"/>
        </w:rPr>
        <w:t>We thank the reviewer for this</w:t>
      </w:r>
      <w:r w:rsidR="003325CB" w:rsidRPr="00C00109">
        <w:rPr>
          <w:rFonts w:eastAsia="Times New Roman"/>
          <w:b/>
          <w:iCs/>
          <w:color w:val="000000"/>
          <w:shd w:val="clear" w:color="auto" w:fill="FFFFFF"/>
        </w:rPr>
        <w:t xml:space="preserve"> thoughtful</w:t>
      </w:r>
      <w:r w:rsidRPr="00C00109">
        <w:rPr>
          <w:rFonts w:eastAsia="Times New Roman"/>
          <w:b/>
          <w:iCs/>
          <w:color w:val="000000"/>
          <w:shd w:val="clear" w:color="auto" w:fill="FFFFFF"/>
        </w:rPr>
        <w:t xml:space="preserve"> comment. Switching from a gradual to an abrupt paradigm was mainly so that </w:t>
      </w:r>
      <w:r w:rsidR="00BE11D3" w:rsidRPr="00C00109">
        <w:rPr>
          <w:rFonts w:eastAsia="Times New Roman"/>
          <w:b/>
          <w:iCs/>
          <w:color w:val="000000"/>
          <w:shd w:val="clear" w:color="auto" w:fill="FFFFFF"/>
        </w:rPr>
        <w:t xml:space="preserve">we could systematically vary the targets over a wide, but still achievable range of step asymmetries. </w:t>
      </w:r>
      <w:commentRangeStart w:id="448"/>
      <w:r w:rsidR="00BE11D3" w:rsidRPr="00C00109">
        <w:rPr>
          <w:rFonts w:eastAsia="Times New Roman"/>
          <w:b/>
          <w:iCs/>
          <w:color w:val="000000"/>
          <w:shd w:val="clear" w:color="auto" w:fill="FFFFFF"/>
        </w:rPr>
        <w:t xml:space="preserve">A gradual Learning phase would constrain the amount of target variability we could provide. </w:t>
      </w:r>
      <w:commentRangeEnd w:id="448"/>
      <w:r w:rsidR="002F40E2">
        <w:rPr>
          <w:rStyle w:val="CommentReference"/>
        </w:rPr>
        <w:commentReference w:id="448"/>
      </w:r>
      <w:del w:id="449" w:author="Hyosub Kim" w:date="2020-08-25T19:53:00Z">
        <w:r w:rsidR="00BE11D3" w:rsidRPr="00C00109" w:rsidDel="002F40E2">
          <w:rPr>
            <w:rFonts w:eastAsia="Times New Roman"/>
            <w:b/>
            <w:iCs/>
            <w:color w:val="000000"/>
            <w:shd w:val="clear" w:color="auto" w:fill="FFFFFF"/>
          </w:rPr>
          <w:delText xml:space="preserve">The </w:delText>
        </w:r>
      </w:del>
      <w:ins w:id="450" w:author="Hyosub Kim" w:date="2020-08-25T19:53:00Z">
        <w:r w:rsidR="002F40E2">
          <w:rPr>
            <w:rFonts w:eastAsia="Times New Roman"/>
            <w:b/>
            <w:iCs/>
            <w:color w:val="000000"/>
            <w:shd w:val="clear" w:color="auto" w:fill="FFFFFF"/>
          </w:rPr>
          <w:t>As</w:t>
        </w:r>
        <w:r w:rsidR="002F40E2" w:rsidRPr="00C00109">
          <w:rPr>
            <w:rFonts w:eastAsia="Times New Roman"/>
            <w:b/>
            <w:iCs/>
            <w:color w:val="000000"/>
            <w:shd w:val="clear" w:color="auto" w:fill="FFFFFF"/>
          </w:rPr>
          <w:t xml:space="preserve"> </w:t>
        </w:r>
      </w:ins>
      <w:r w:rsidR="00BE11D3" w:rsidRPr="00C00109">
        <w:rPr>
          <w:rFonts w:eastAsia="Times New Roman"/>
          <w:b/>
          <w:iCs/>
          <w:color w:val="000000"/>
          <w:shd w:val="clear" w:color="auto" w:fill="FFFFFF"/>
        </w:rPr>
        <w:t xml:space="preserve">learning </w:t>
      </w:r>
      <w:ins w:id="451" w:author="Hyosub Kim" w:date="2020-08-25T19:53:00Z">
        <w:r w:rsidR="002F40E2">
          <w:rPr>
            <w:rFonts w:eastAsia="Times New Roman"/>
            <w:b/>
            <w:iCs/>
            <w:color w:val="000000"/>
            <w:shd w:val="clear" w:color="auto" w:fill="FFFFFF"/>
          </w:rPr>
          <w:t>during</w:t>
        </w:r>
      </w:ins>
      <w:del w:id="452" w:author="Hyosub Kim" w:date="2020-08-25T19:53:00Z">
        <w:r w:rsidR="00BE11D3" w:rsidRPr="00C00109" w:rsidDel="002F40E2">
          <w:rPr>
            <w:rFonts w:eastAsia="Times New Roman"/>
            <w:b/>
            <w:iCs/>
            <w:color w:val="000000"/>
            <w:shd w:val="clear" w:color="auto" w:fill="FFFFFF"/>
          </w:rPr>
          <w:delText>of</w:delText>
        </w:r>
      </w:del>
      <w:r w:rsidR="00BE11D3" w:rsidRPr="00C00109">
        <w:rPr>
          <w:rFonts w:eastAsia="Times New Roman"/>
          <w:b/>
          <w:iCs/>
          <w:color w:val="000000"/>
          <w:shd w:val="clear" w:color="auto" w:fill="FFFFFF"/>
        </w:rPr>
        <w:t xml:space="preserve"> this paradigm is primarily strategic (see the response to R</w:t>
      </w:r>
      <w:del w:id="453" w:author="Hyosub Kim" w:date="2020-08-25T19:46:00Z">
        <w:r w:rsidR="00BE11D3" w:rsidRPr="00C00109" w:rsidDel="00C00109">
          <w:rPr>
            <w:rFonts w:eastAsia="Times New Roman"/>
            <w:b/>
            <w:iCs/>
            <w:color w:val="000000"/>
            <w:shd w:val="clear" w:color="auto" w:fill="FFFFFF"/>
          </w:rPr>
          <w:delText>#</w:delText>
        </w:r>
      </w:del>
      <w:r w:rsidR="00BE11D3" w:rsidRPr="00C00109">
        <w:rPr>
          <w:rFonts w:eastAsia="Times New Roman"/>
          <w:b/>
          <w:iCs/>
          <w:color w:val="000000"/>
          <w:shd w:val="clear" w:color="auto" w:fill="FFFFFF"/>
        </w:rPr>
        <w:t>1 comment 1) so observing the learning process itself</w:t>
      </w:r>
      <w:r w:rsidR="003325CB" w:rsidRPr="00C00109">
        <w:rPr>
          <w:rFonts w:eastAsia="Times New Roman"/>
          <w:b/>
          <w:iCs/>
          <w:color w:val="000000"/>
          <w:shd w:val="clear" w:color="auto" w:fill="FFFFFF"/>
        </w:rPr>
        <w:t xml:space="preserve"> (beyond the behavior following the targets reasonably well)</w:t>
      </w:r>
      <w:r w:rsidR="00BE11D3" w:rsidRPr="00C00109">
        <w:rPr>
          <w:rFonts w:eastAsia="Times New Roman"/>
          <w:b/>
          <w:iCs/>
          <w:color w:val="000000"/>
          <w:shd w:val="clear" w:color="auto" w:fill="FFFFFF"/>
        </w:rPr>
        <w:t xml:space="preserve"> is not our primary goal</w:t>
      </w:r>
      <w:r w:rsidR="003325CB" w:rsidRPr="00C00109">
        <w:rPr>
          <w:rFonts w:eastAsia="Times New Roman"/>
          <w:b/>
          <w:iCs/>
          <w:color w:val="000000"/>
          <w:shd w:val="clear" w:color="auto" w:fill="FFFFFF"/>
        </w:rPr>
        <w:t xml:space="preserve">. </w:t>
      </w:r>
    </w:p>
    <w:p w14:paraId="57E194DC" w14:textId="77777777" w:rsidR="009018E2" w:rsidRPr="00C00109" w:rsidRDefault="009018E2" w:rsidP="00C21A3D">
      <w:pPr>
        <w:ind w:left="360"/>
        <w:rPr>
          <w:rFonts w:eastAsia="Times New Roman"/>
          <w:b/>
          <w:iCs/>
          <w:color w:val="000000"/>
          <w:shd w:val="clear" w:color="auto" w:fill="FFFFFF"/>
        </w:rPr>
      </w:pPr>
    </w:p>
    <w:p w14:paraId="789BB502" w14:textId="48139080" w:rsidR="00F1402B" w:rsidRPr="00C00109" w:rsidRDefault="003325CB" w:rsidP="00C21A3D">
      <w:pPr>
        <w:ind w:left="360"/>
        <w:rPr>
          <w:rFonts w:eastAsia="Times New Roman"/>
          <w:b/>
          <w:iCs/>
          <w:color w:val="000000"/>
          <w:shd w:val="clear" w:color="auto" w:fill="FFFFFF"/>
        </w:rPr>
      </w:pPr>
      <w:del w:id="454" w:author="Hyosub Kim" w:date="2020-08-25T19:46:00Z">
        <w:r w:rsidRPr="00C00109" w:rsidDel="00C00109">
          <w:rPr>
            <w:rFonts w:eastAsia="Times New Roman"/>
            <w:b/>
            <w:iCs/>
            <w:color w:val="000000"/>
            <w:shd w:val="clear" w:color="auto" w:fill="FFFFFF"/>
          </w:rPr>
          <w:delText>The reviewer also asks</w:delText>
        </w:r>
      </w:del>
      <w:ins w:id="455" w:author="Hyosub Kim" w:date="2020-08-25T19:46:00Z">
        <w:r w:rsidR="00C00109">
          <w:rPr>
            <w:rFonts w:eastAsia="Times New Roman"/>
            <w:b/>
            <w:iCs/>
            <w:color w:val="000000"/>
            <w:shd w:val="clear" w:color="auto" w:fill="FFFFFF"/>
          </w:rPr>
          <w:t>With regard</w:t>
        </w:r>
      </w:ins>
      <w:ins w:id="456" w:author="Hyosub Kim" w:date="2020-08-25T19:47:00Z">
        <w:r w:rsidR="00C00109">
          <w:rPr>
            <w:rFonts w:eastAsia="Times New Roman"/>
            <w:b/>
            <w:iCs/>
            <w:color w:val="000000"/>
            <w:shd w:val="clear" w:color="auto" w:fill="FFFFFF"/>
          </w:rPr>
          <w:t xml:space="preserve"> to</w:t>
        </w:r>
      </w:ins>
      <w:r w:rsidRPr="00C00109">
        <w:rPr>
          <w:rFonts w:eastAsia="Times New Roman"/>
          <w:b/>
          <w:iCs/>
          <w:color w:val="000000"/>
          <w:shd w:val="clear" w:color="auto" w:fill="FFFFFF"/>
        </w:rPr>
        <w:t xml:space="preserve"> why we are choosing to fit the models to all three conditions combined</w:t>
      </w:r>
      <w:ins w:id="457" w:author="Hyosub Kim" w:date="2020-08-25T19:56:00Z">
        <w:r w:rsidR="002F40E2">
          <w:rPr>
            <w:rFonts w:eastAsia="Times New Roman"/>
            <w:b/>
            <w:iCs/>
            <w:color w:val="000000"/>
            <w:shd w:val="clear" w:color="auto" w:fill="FFFFFF"/>
          </w:rPr>
          <w:t xml:space="preserve">, your suggestion </w:t>
        </w:r>
      </w:ins>
      <w:del w:id="458" w:author="Hyosub Kim" w:date="2020-08-25T19:56:00Z">
        <w:r w:rsidRPr="00C00109" w:rsidDel="002F40E2">
          <w:rPr>
            <w:rFonts w:eastAsia="Times New Roman"/>
            <w:b/>
            <w:iCs/>
            <w:color w:val="000000"/>
            <w:shd w:val="clear" w:color="auto" w:fill="FFFFFF"/>
          </w:rPr>
          <w:delText xml:space="preserve"> rather than fitting the models to a </w:delText>
        </w:r>
      </w:del>
      <w:del w:id="459" w:author="Hyosub Kim" w:date="2020-08-25T19:55:00Z">
        <w:r w:rsidRPr="00C00109" w:rsidDel="002F40E2">
          <w:rPr>
            <w:rFonts w:eastAsia="Times New Roman"/>
            <w:b/>
            <w:iCs/>
            <w:color w:val="000000"/>
            <w:shd w:val="clear" w:color="auto" w:fill="FFFFFF"/>
          </w:rPr>
          <w:delText>‘</w:delText>
        </w:r>
      </w:del>
      <w:del w:id="460" w:author="Hyosub Kim" w:date="2020-08-25T19:56:00Z">
        <w:r w:rsidRPr="00C00109" w:rsidDel="002F40E2">
          <w:rPr>
            <w:rFonts w:eastAsia="Times New Roman"/>
            <w:b/>
            <w:iCs/>
            <w:color w:val="000000"/>
            <w:shd w:val="clear" w:color="auto" w:fill="FFFFFF"/>
          </w:rPr>
          <w:delText>reference</w:delText>
        </w:r>
      </w:del>
      <w:del w:id="461" w:author="Hyosub Kim" w:date="2020-08-25T19:55:00Z">
        <w:r w:rsidRPr="00C00109" w:rsidDel="002F40E2">
          <w:rPr>
            <w:rFonts w:eastAsia="Times New Roman"/>
            <w:b/>
            <w:iCs/>
            <w:color w:val="000000"/>
            <w:shd w:val="clear" w:color="auto" w:fill="FFFFFF"/>
          </w:rPr>
          <w:delText>’</w:delText>
        </w:r>
      </w:del>
      <w:del w:id="462" w:author="Hyosub Kim" w:date="2020-08-25T19:56:00Z">
        <w:r w:rsidRPr="00C00109" w:rsidDel="002F40E2">
          <w:rPr>
            <w:rFonts w:eastAsia="Times New Roman"/>
            <w:b/>
            <w:iCs/>
            <w:color w:val="000000"/>
            <w:shd w:val="clear" w:color="auto" w:fill="FFFFFF"/>
          </w:rPr>
          <w:delText xml:space="preserve"> condition and then testing those parameters with the other condition</w:delText>
        </w:r>
      </w:del>
      <w:del w:id="463" w:author="Hyosub Kim" w:date="2020-08-25T19:47:00Z">
        <w:r w:rsidRPr="00C00109" w:rsidDel="00C00109">
          <w:rPr>
            <w:rFonts w:eastAsia="Times New Roman"/>
            <w:b/>
            <w:iCs/>
            <w:color w:val="000000"/>
            <w:shd w:val="clear" w:color="auto" w:fill="FFFFFF"/>
          </w:rPr>
          <w:delText xml:space="preserve">. </w:delText>
        </w:r>
      </w:del>
      <w:del w:id="464" w:author="Hyosub Kim" w:date="2020-08-25T19:56:00Z">
        <w:r w:rsidR="00894568" w:rsidRPr="00C00109" w:rsidDel="002F40E2">
          <w:rPr>
            <w:rFonts w:eastAsia="Times New Roman"/>
            <w:b/>
            <w:iCs/>
            <w:color w:val="000000"/>
            <w:shd w:val="clear" w:color="auto" w:fill="FFFFFF"/>
          </w:rPr>
          <w:delText xml:space="preserve">This thought </w:delText>
        </w:r>
      </w:del>
      <w:del w:id="465" w:author="Hyosub Kim" w:date="2020-08-25T19:57:00Z">
        <w:r w:rsidR="00894568" w:rsidRPr="00C00109" w:rsidDel="002F40E2">
          <w:rPr>
            <w:rFonts w:eastAsia="Times New Roman"/>
            <w:b/>
            <w:iCs/>
            <w:color w:val="000000"/>
            <w:shd w:val="clear" w:color="auto" w:fill="FFFFFF"/>
          </w:rPr>
          <w:delText>had crossed our mind</w:delText>
        </w:r>
      </w:del>
      <w:ins w:id="466" w:author="Hyosub Kim" w:date="2020-08-25T19:57:00Z">
        <w:r w:rsidR="002F40E2">
          <w:rPr>
            <w:rFonts w:eastAsia="Times New Roman"/>
            <w:b/>
            <w:iCs/>
            <w:color w:val="000000"/>
            <w:shd w:val="clear" w:color="auto" w:fill="FFFFFF"/>
          </w:rPr>
          <w:t xml:space="preserve">was one we </w:t>
        </w:r>
      </w:ins>
      <w:ins w:id="467" w:author="Hyosub Kim" w:date="2020-08-25T19:58:00Z">
        <w:r w:rsidR="002F40E2">
          <w:rPr>
            <w:rFonts w:eastAsia="Times New Roman"/>
            <w:b/>
            <w:iCs/>
            <w:color w:val="000000"/>
            <w:shd w:val="clear" w:color="auto" w:fill="FFFFFF"/>
          </w:rPr>
          <w:t xml:space="preserve">had </w:t>
        </w:r>
      </w:ins>
      <w:ins w:id="468" w:author="Hyosub Kim" w:date="2020-08-25T19:57:00Z">
        <w:r w:rsidR="002F40E2">
          <w:rPr>
            <w:rFonts w:eastAsia="Times New Roman"/>
            <w:b/>
            <w:iCs/>
            <w:color w:val="000000"/>
            <w:shd w:val="clear" w:color="auto" w:fill="FFFFFF"/>
          </w:rPr>
          <w:t>considered</w:t>
        </w:r>
      </w:ins>
      <w:ins w:id="469" w:author="Hyosub Kim" w:date="2020-08-25T19:58:00Z">
        <w:r w:rsidR="002F40E2">
          <w:rPr>
            <w:rFonts w:eastAsia="Times New Roman"/>
            <w:b/>
            <w:iCs/>
            <w:color w:val="000000"/>
            <w:shd w:val="clear" w:color="auto" w:fill="FFFFFF"/>
          </w:rPr>
          <w:t>.</w:t>
        </w:r>
      </w:ins>
      <w:r w:rsidR="00894568" w:rsidRPr="00C00109">
        <w:rPr>
          <w:rFonts w:eastAsia="Times New Roman"/>
          <w:b/>
          <w:iCs/>
          <w:color w:val="000000"/>
          <w:shd w:val="clear" w:color="auto" w:fill="FFFFFF"/>
        </w:rPr>
        <w:t xml:space="preserve"> </w:t>
      </w:r>
      <w:del w:id="470" w:author="Hyosub Kim" w:date="2020-08-25T19:58:00Z">
        <w:r w:rsidR="00894568" w:rsidRPr="00C00109" w:rsidDel="002F40E2">
          <w:rPr>
            <w:rFonts w:eastAsia="Times New Roman"/>
            <w:b/>
            <w:iCs/>
            <w:color w:val="000000"/>
            <w:shd w:val="clear" w:color="auto" w:fill="FFFFFF"/>
          </w:rPr>
          <w:delText xml:space="preserve">when </w:delText>
        </w:r>
      </w:del>
      <w:del w:id="471" w:author="Hyosub Kim" w:date="2020-08-25T19:57:00Z">
        <w:r w:rsidR="00894568" w:rsidRPr="00C00109" w:rsidDel="002F40E2">
          <w:rPr>
            <w:rFonts w:eastAsia="Times New Roman"/>
            <w:b/>
            <w:iCs/>
            <w:color w:val="000000"/>
            <w:shd w:val="clear" w:color="auto" w:fill="FFFFFF"/>
          </w:rPr>
          <w:delText xml:space="preserve">considering </w:delText>
        </w:r>
      </w:del>
      <w:del w:id="472" w:author="Hyosub Kim" w:date="2020-08-25T19:58:00Z">
        <w:r w:rsidR="00894568" w:rsidRPr="00C00109" w:rsidDel="002F40E2">
          <w:rPr>
            <w:rFonts w:eastAsia="Times New Roman"/>
            <w:b/>
            <w:iCs/>
            <w:color w:val="000000"/>
            <w:shd w:val="clear" w:color="auto" w:fill="FFFFFF"/>
          </w:rPr>
          <w:delText xml:space="preserve">the </w:delText>
        </w:r>
      </w:del>
      <w:del w:id="473" w:author="Hyosub Kim" w:date="2020-08-25T19:57:00Z">
        <w:r w:rsidR="00894568" w:rsidRPr="00C00109" w:rsidDel="002F40E2">
          <w:rPr>
            <w:rFonts w:eastAsia="Times New Roman"/>
            <w:b/>
            <w:iCs/>
            <w:color w:val="000000"/>
            <w:shd w:val="clear" w:color="auto" w:fill="FFFFFF"/>
          </w:rPr>
          <w:delText xml:space="preserve">best </w:delText>
        </w:r>
      </w:del>
      <w:del w:id="474" w:author="Hyosub Kim" w:date="2020-08-25T19:58:00Z">
        <w:r w:rsidR="00894568" w:rsidRPr="00C00109" w:rsidDel="002F40E2">
          <w:rPr>
            <w:rFonts w:eastAsia="Times New Roman"/>
            <w:b/>
            <w:iCs/>
            <w:color w:val="000000"/>
            <w:shd w:val="clear" w:color="auto" w:fill="FFFFFF"/>
          </w:rPr>
          <w:delText xml:space="preserve">way to fit the models to behavioral data. </w:delText>
        </w:r>
      </w:del>
      <w:ins w:id="475" w:author="Hyosub Kim" w:date="2020-08-25T19:58:00Z">
        <w:r w:rsidR="002F40E2">
          <w:rPr>
            <w:rFonts w:eastAsia="Times New Roman"/>
            <w:b/>
            <w:iCs/>
            <w:color w:val="000000"/>
            <w:shd w:val="clear" w:color="auto" w:fill="FFFFFF"/>
          </w:rPr>
          <w:t>Howev</w:t>
        </w:r>
      </w:ins>
      <w:ins w:id="476" w:author="Hyosub Kim" w:date="2020-08-25T19:59:00Z">
        <w:r w:rsidR="002F40E2">
          <w:rPr>
            <w:rFonts w:eastAsia="Times New Roman"/>
            <w:b/>
            <w:iCs/>
            <w:color w:val="000000"/>
            <w:shd w:val="clear" w:color="auto" w:fill="FFFFFF"/>
          </w:rPr>
          <w:t>er</w:t>
        </w:r>
      </w:ins>
      <w:ins w:id="477" w:author="Hyosub Kim" w:date="2020-08-25T19:57:00Z">
        <w:r w:rsidR="002F40E2">
          <w:rPr>
            <w:rFonts w:eastAsia="Times New Roman"/>
            <w:b/>
            <w:iCs/>
            <w:color w:val="000000"/>
            <w:shd w:val="clear" w:color="auto" w:fill="FFFFFF"/>
          </w:rPr>
          <w:t xml:space="preserve">, we concluded that </w:t>
        </w:r>
      </w:ins>
      <w:del w:id="478" w:author="Hyosub Kim" w:date="2020-08-25T19:57:00Z">
        <w:r w:rsidR="00894568" w:rsidRPr="00C00109" w:rsidDel="002F40E2">
          <w:rPr>
            <w:rFonts w:eastAsia="Times New Roman"/>
            <w:b/>
            <w:iCs/>
            <w:color w:val="000000"/>
            <w:shd w:val="clear" w:color="auto" w:fill="FFFFFF"/>
          </w:rPr>
          <w:delText>We decided to model</w:delText>
        </w:r>
      </w:del>
      <w:ins w:id="479" w:author="Hyosub Kim" w:date="2020-08-25T19:57:00Z">
        <w:r w:rsidR="002F40E2">
          <w:rPr>
            <w:rFonts w:eastAsia="Times New Roman"/>
            <w:b/>
            <w:iCs/>
            <w:color w:val="000000"/>
            <w:shd w:val="clear" w:color="auto" w:fill="FFFFFF"/>
          </w:rPr>
          <w:t>fitting</w:t>
        </w:r>
      </w:ins>
      <w:r w:rsidR="00894568" w:rsidRPr="00C00109">
        <w:rPr>
          <w:rFonts w:eastAsia="Times New Roman"/>
          <w:b/>
          <w:iCs/>
          <w:color w:val="000000"/>
          <w:shd w:val="clear" w:color="auto" w:fill="FFFFFF"/>
        </w:rPr>
        <w:t xml:space="preserve"> all three conditions </w:t>
      </w:r>
      <w:del w:id="480" w:author="Hyosub Kim" w:date="2020-08-25T19:58:00Z">
        <w:r w:rsidR="00894568" w:rsidRPr="00C00109" w:rsidDel="002F40E2">
          <w:rPr>
            <w:rFonts w:eastAsia="Times New Roman"/>
            <w:b/>
            <w:iCs/>
            <w:color w:val="000000"/>
            <w:shd w:val="clear" w:color="auto" w:fill="FFFFFF"/>
          </w:rPr>
          <w:delText xml:space="preserve">combined </w:delText>
        </w:r>
      </w:del>
      <w:ins w:id="481" w:author="Hyosub Kim" w:date="2020-08-25T19:58:00Z">
        <w:r w:rsidR="002F40E2">
          <w:rPr>
            <w:rFonts w:eastAsia="Times New Roman"/>
            <w:b/>
            <w:iCs/>
            <w:color w:val="000000"/>
            <w:shd w:val="clear" w:color="auto" w:fill="FFFFFF"/>
          </w:rPr>
          <w:t>at once</w:t>
        </w:r>
        <w:r w:rsidR="002F40E2" w:rsidRPr="00C00109">
          <w:rPr>
            <w:rFonts w:eastAsia="Times New Roman"/>
            <w:b/>
            <w:iCs/>
            <w:color w:val="000000"/>
            <w:shd w:val="clear" w:color="auto" w:fill="FFFFFF"/>
          </w:rPr>
          <w:t xml:space="preserve"> </w:t>
        </w:r>
        <w:r w:rsidR="002F40E2">
          <w:rPr>
            <w:rFonts w:eastAsia="Times New Roman"/>
            <w:b/>
            <w:iCs/>
            <w:color w:val="000000"/>
            <w:shd w:val="clear" w:color="auto" w:fill="FFFFFF"/>
          </w:rPr>
          <w:t xml:space="preserve">was best </w:t>
        </w:r>
      </w:ins>
      <w:r w:rsidRPr="00C00109">
        <w:rPr>
          <w:rFonts w:eastAsia="Times New Roman"/>
          <w:b/>
          <w:iCs/>
          <w:color w:val="000000"/>
          <w:shd w:val="clear" w:color="auto" w:fill="FFFFFF"/>
        </w:rPr>
        <w:t xml:space="preserve">because </w:t>
      </w:r>
      <w:r w:rsidR="00F1402B" w:rsidRPr="00C00109">
        <w:rPr>
          <w:rFonts w:eastAsia="Times New Roman"/>
          <w:b/>
          <w:iCs/>
          <w:color w:val="000000"/>
          <w:shd w:val="clear" w:color="auto" w:fill="FFFFFF"/>
        </w:rPr>
        <w:t xml:space="preserve">we </w:t>
      </w:r>
      <w:del w:id="482" w:author="Hyosub Kim" w:date="2020-08-25T19:59:00Z">
        <w:r w:rsidR="00F1402B" w:rsidRPr="00C00109" w:rsidDel="002F40E2">
          <w:rPr>
            <w:rFonts w:eastAsia="Times New Roman"/>
            <w:b/>
            <w:iCs/>
            <w:color w:val="000000"/>
            <w:shd w:val="clear" w:color="auto" w:fill="FFFFFF"/>
          </w:rPr>
          <w:delText xml:space="preserve">felt </w:delText>
        </w:r>
      </w:del>
      <w:ins w:id="483" w:author="Hyosub Kim" w:date="2020-08-25T19:59:00Z">
        <w:r w:rsidR="002F40E2">
          <w:rPr>
            <w:rFonts w:eastAsia="Times New Roman"/>
            <w:b/>
            <w:iCs/>
            <w:color w:val="000000"/>
            <w:shd w:val="clear" w:color="auto" w:fill="FFFFFF"/>
          </w:rPr>
          <w:t>feared</w:t>
        </w:r>
        <w:r w:rsidR="002F40E2" w:rsidRPr="00C00109">
          <w:rPr>
            <w:rFonts w:eastAsia="Times New Roman"/>
            <w:b/>
            <w:iCs/>
            <w:color w:val="000000"/>
            <w:shd w:val="clear" w:color="auto" w:fill="FFFFFF"/>
          </w:rPr>
          <w:t xml:space="preserve"> </w:t>
        </w:r>
      </w:ins>
      <w:r w:rsidR="00F1402B" w:rsidRPr="00C00109">
        <w:rPr>
          <w:rFonts w:eastAsia="Times New Roman"/>
          <w:b/>
          <w:iCs/>
          <w:color w:val="000000"/>
          <w:shd w:val="clear" w:color="auto" w:fill="FFFFFF"/>
        </w:rPr>
        <w:t xml:space="preserve">that </w:t>
      </w:r>
      <w:del w:id="484" w:author="Hyosub Kim" w:date="2020-08-25T19:59:00Z">
        <w:r w:rsidR="00F1402B" w:rsidRPr="00C00109" w:rsidDel="002F40E2">
          <w:rPr>
            <w:rFonts w:eastAsia="Times New Roman"/>
            <w:b/>
            <w:iCs/>
            <w:color w:val="000000"/>
            <w:shd w:val="clear" w:color="auto" w:fill="FFFFFF"/>
          </w:rPr>
          <w:delText xml:space="preserve">choosing </w:delText>
        </w:r>
      </w:del>
      <w:ins w:id="485" w:author="Hyosub Kim" w:date="2020-08-25T19:59:00Z">
        <w:r w:rsidR="002F40E2">
          <w:rPr>
            <w:rFonts w:eastAsia="Times New Roman"/>
            <w:b/>
            <w:iCs/>
            <w:color w:val="000000"/>
            <w:shd w:val="clear" w:color="auto" w:fill="FFFFFF"/>
          </w:rPr>
          <w:t>fitting</w:t>
        </w:r>
        <w:r w:rsidR="002F40E2" w:rsidRPr="00C00109">
          <w:rPr>
            <w:rFonts w:eastAsia="Times New Roman"/>
            <w:b/>
            <w:iCs/>
            <w:color w:val="000000"/>
            <w:shd w:val="clear" w:color="auto" w:fill="FFFFFF"/>
          </w:rPr>
          <w:t xml:space="preserve"> </w:t>
        </w:r>
      </w:ins>
      <w:r w:rsidR="00F1402B" w:rsidRPr="00C00109">
        <w:rPr>
          <w:rFonts w:eastAsia="Times New Roman"/>
          <w:b/>
          <w:iCs/>
          <w:color w:val="000000"/>
          <w:shd w:val="clear" w:color="auto" w:fill="FFFFFF"/>
        </w:rPr>
        <w:t xml:space="preserve">a </w:t>
      </w:r>
      <w:del w:id="486" w:author="Hyosub Kim" w:date="2020-08-25T19:59:00Z">
        <w:r w:rsidR="00F1402B" w:rsidRPr="00C00109" w:rsidDel="002F40E2">
          <w:rPr>
            <w:rFonts w:eastAsia="Times New Roman"/>
            <w:b/>
            <w:iCs/>
            <w:color w:val="000000"/>
            <w:shd w:val="clear" w:color="auto" w:fill="FFFFFF"/>
          </w:rPr>
          <w:delText xml:space="preserve">condition as our </w:delText>
        </w:r>
      </w:del>
      <w:r w:rsidR="00F1402B" w:rsidRPr="00C00109">
        <w:rPr>
          <w:rFonts w:eastAsia="Times New Roman"/>
          <w:b/>
          <w:iCs/>
          <w:color w:val="000000"/>
          <w:shd w:val="clear" w:color="auto" w:fill="FFFFFF"/>
        </w:rPr>
        <w:t xml:space="preserve">reference condition </w:t>
      </w:r>
      <w:ins w:id="487" w:author="Hyosub Kim" w:date="2020-08-25T19:58:00Z">
        <w:r w:rsidR="002F40E2">
          <w:rPr>
            <w:rFonts w:eastAsia="Times New Roman"/>
            <w:b/>
            <w:iCs/>
            <w:color w:val="000000"/>
            <w:shd w:val="clear" w:color="auto" w:fill="FFFFFF"/>
          </w:rPr>
          <w:t>c</w:t>
        </w:r>
      </w:ins>
      <w:del w:id="488" w:author="Hyosub Kim" w:date="2020-08-25T19:58:00Z">
        <w:r w:rsidR="00F1402B" w:rsidRPr="00C00109" w:rsidDel="002F40E2">
          <w:rPr>
            <w:rFonts w:eastAsia="Times New Roman"/>
            <w:b/>
            <w:iCs/>
            <w:color w:val="000000"/>
            <w:shd w:val="clear" w:color="auto" w:fill="FFFFFF"/>
          </w:rPr>
          <w:delText>w</w:delText>
        </w:r>
      </w:del>
      <w:r w:rsidR="00F1402B" w:rsidRPr="00C00109">
        <w:rPr>
          <w:rFonts w:eastAsia="Times New Roman"/>
          <w:b/>
          <w:iCs/>
          <w:color w:val="000000"/>
          <w:shd w:val="clear" w:color="auto" w:fill="FFFFFF"/>
        </w:rPr>
        <w:t xml:space="preserve">ould unduly </w:t>
      </w:r>
      <w:del w:id="489" w:author="Hyosub Kim" w:date="2020-08-25T19:47:00Z">
        <w:r w:rsidR="00F1402B" w:rsidRPr="00C00109" w:rsidDel="00C00109">
          <w:rPr>
            <w:rFonts w:eastAsia="Times New Roman"/>
            <w:b/>
            <w:iCs/>
            <w:color w:val="000000"/>
            <w:shd w:val="clear" w:color="auto" w:fill="FFFFFF"/>
          </w:rPr>
          <w:delText xml:space="preserve">favor </w:delText>
        </w:r>
      </w:del>
      <w:ins w:id="490" w:author="Hyosub Kim" w:date="2020-08-25T19:47:00Z">
        <w:r w:rsidR="00C00109">
          <w:rPr>
            <w:rFonts w:eastAsia="Times New Roman"/>
            <w:b/>
            <w:iCs/>
            <w:color w:val="000000"/>
            <w:shd w:val="clear" w:color="auto" w:fill="FFFFFF"/>
          </w:rPr>
          <w:t>privilege</w:t>
        </w:r>
        <w:r w:rsidR="00C00109" w:rsidRPr="00C00109">
          <w:rPr>
            <w:rFonts w:eastAsia="Times New Roman"/>
            <w:b/>
            <w:iCs/>
            <w:color w:val="000000"/>
            <w:shd w:val="clear" w:color="auto" w:fill="FFFFFF"/>
          </w:rPr>
          <w:t xml:space="preserve"> </w:t>
        </w:r>
      </w:ins>
      <w:r w:rsidR="00F1402B" w:rsidRPr="00C00109">
        <w:rPr>
          <w:rFonts w:eastAsia="Times New Roman"/>
          <w:b/>
          <w:iCs/>
          <w:color w:val="000000"/>
          <w:shd w:val="clear" w:color="auto" w:fill="FFFFFF"/>
        </w:rPr>
        <w:t>that condition.</w:t>
      </w:r>
      <w:r w:rsidR="00D90AF2" w:rsidRPr="00C00109">
        <w:rPr>
          <w:rFonts w:eastAsia="Times New Roman"/>
          <w:b/>
          <w:iCs/>
          <w:color w:val="000000"/>
          <w:shd w:val="clear" w:color="auto" w:fill="FFFFFF"/>
        </w:rPr>
        <w:t xml:space="preserve"> </w:t>
      </w:r>
      <w:ins w:id="491" w:author="Hyosub Kim" w:date="2020-08-25T20:07:00Z">
        <w:r w:rsidR="00271BF1">
          <w:rPr>
            <w:rFonts w:eastAsia="Times New Roman"/>
            <w:b/>
            <w:iCs/>
            <w:color w:val="000000"/>
            <w:shd w:val="clear" w:color="auto" w:fill="FFFFFF"/>
          </w:rPr>
          <w:t>For instance, o</w:t>
        </w:r>
      </w:ins>
      <w:ins w:id="492" w:author="Hyosub Kim" w:date="2020-08-25T20:04:00Z">
        <w:r w:rsidR="00271BF1">
          <w:rPr>
            <w:rFonts w:eastAsia="Times New Roman"/>
            <w:b/>
            <w:iCs/>
            <w:color w:val="000000"/>
            <w:shd w:val="clear" w:color="auto" w:fill="FFFFFF"/>
          </w:rPr>
          <w:t>n on</w:t>
        </w:r>
      </w:ins>
      <w:ins w:id="493" w:author="Hyosub Kim" w:date="2020-08-25T20:03:00Z">
        <w:r w:rsidR="00271BF1">
          <w:rPr>
            <w:rFonts w:eastAsia="Times New Roman"/>
            <w:b/>
            <w:iCs/>
            <w:color w:val="000000"/>
            <w:shd w:val="clear" w:color="auto" w:fill="FFFFFF"/>
          </w:rPr>
          <w:t xml:space="preserve">e </w:t>
        </w:r>
      </w:ins>
      <w:ins w:id="494" w:author="Hyosub Kim" w:date="2020-08-25T20:04:00Z">
        <w:r w:rsidR="00271BF1">
          <w:rPr>
            <w:rFonts w:eastAsia="Times New Roman"/>
            <w:b/>
            <w:iCs/>
            <w:color w:val="000000"/>
            <w:shd w:val="clear" w:color="auto" w:fill="FFFFFF"/>
          </w:rPr>
          <w:t xml:space="preserve">hand, we </w:t>
        </w:r>
      </w:ins>
      <w:ins w:id="495" w:author="Hyosub Kim" w:date="2020-08-25T20:03:00Z">
        <w:r w:rsidR="00271BF1">
          <w:rPr>
            <w:rFonts w:eastAsia="Times New Roman"/>
            <w:b/>
            <w:iCs/>
            <w:color w:val="000000"/>
            <w:shd w:val="clear" w:color="auto" w:fill="FFFFFF"/>
          </w:rPr>
          <w:t xml:space="preserve">could </w:t>
        </w:r>
      </w:ins>
      <w:ins w:id="496" w:author="Hyosub Kim" w:date="2020-08-25T20:05:00Z">
        <w:r w:rsidR="00271BF1">
          <w:rPr>
            <w:rFonts w:eastAsia="Times New Roman"/>
            <w:b/>
            <w:iCs/>
            <w:color w:val="000000"/>
            <w:shd w:val="clear" w:color="auto" w:fill="FFFFFF"/>
          </w:rPr>
          <w:t xml:space="preserve">argue </w:t>
        </w:r>
      </w:ins>
      <w:ins w:id="497" w:author="Hyosub Kim" w:date="2020-08-25T20:03:00Z">
        <w:r w:rsidR="00271BF1">
          <w:rPr>
            <w:rFonts w:eastAsia="Times New Roman"/>
            <w:b/>
            <w:iCs/>
            <w:color w:val="000000"/>
            <w:shd w:val="clear" w:color="auto" w:fill="FFFFFF"/>
          </w:rPr>
          <w:t xml:space="preserve">that the </w:t>
        </w:r>
      </w:ins>
      <w:ins w:id="498" w:author="Hyosub Kim" w:date="2020-08-25T20:06:00Z">
        <w:r w:rsidR="00271BF1">
          <w:rPr>
            <w:rFonts w:eastAsia="Times New Roman"/>
            <w:b/>
            <w:iCs/>
            <w:color w:val="000000"/>
            <w:shd w:val="clear" w:color="auto" w:fill="FFFFFF"/>
          </w:rPr>
          <w:t>H</w:t>
        </w:r>
      </w:ins>
      <w:ins w:id="499" w:author="Hyosub Kim" w:date="2020-08-25T20:03:00Z">
        <w:r w:rsidR="00271BF1">
          <w:rPr>
            <w:rFonts w:eastAsia="Times New Roman"/>
            <w:b/>
            <w:iCs/>
            <w:color w:val="000000"/>
            <w:shd w:val="clear" w:color="auto" w:fill="FFFFFF"/>
          </w:rPr>
          <w:t xml:space="preserve">igh </w:t>
        </w:r>
      </w:ins>
      <w:ins w:id="500" w:author="Hyosub Kim" w:date="2020-08-25T20:06:00Z">
        <w:r w:rsidR="00271BF1">
          <w:rPr>
            <w:rFonts w:eastAsia="Times New Roman"/>
            <w:b/>
            <w:iCs/>
            <w:color w:val="000000"/>
            <w:shd w:val="clear" w:color="auto" w:fill="FFFFFF"/>
          </w:rPr>
          <w:t>V</w:t>
        </w:r>
      </w:ins>
      <w:ins w:id="501" w:author="Hyosub Kim" w:date="2020-08-25T20:03:00Z">
        <w:r w:rsidR="00271BF1">
          <w:rPr>
            <w:rFonts w:eastAsia="Times New Roman"/>
            <w:b/>
            <w:iCs/>
            <w:color w:val="000000"/>
            <w:shd w:val="clear" w:color="auto" w:fill="FFFFFF"/>
          </w:rPr>
          <w:t>ariability condition is the most discriminative test of the two models</w:t>
        </w:r>
      </w:ins>
      <w:ins w:id="502" w:author="Hyosub Kim" w:date="2020-08-25T20:05:00Z">
        <w:r w:rsidR="00271BF1">
          <w:rPr>
            <w:rFonts w:eastAsia="Times New Roman"/>
            <w:b/>
            <w:iCs/>
            <w:color w:val="000000"/>
            <w:shd w:val="clear" w:color="auto" w:fill="FFFFFF"/>
          </w:rPr>
          <w:t xml:space="preserve"> and therefore fit that condition and assess the model using those parameters. On the other h</w:t>
        </w:r>
      </w:ins>
      <w:ins w:id="503" w:author="Hyosub Kim" w:date="2020-08-25T20:06:00Z">
        <w:r w:rsidR="00271BF1">
          <w:rPr>
            <w:rFonts w:eastAsia="Times New Roman"/>
            <w:b/>
            <w:iCs/>
            <w:color w:val="000000"/>
            <w:shd w:val="clear" w:color="auto" w:fill="FFFFFF"/>
          </w:rPr>
          <w:t>and, though, one could argue that the Consistent condition</w:t>
        </w:r>
      </w:ins>
      <w:ins w:id="504" w:author="Hyosub Kim" w:date="2020-08-25T20:07:00Z">
        <w:r w:rsidR="00271BF1">
          <w:rPr>
            <w:rFonts w:eastAsia="Times New Roman"/>
            <w:b/>
            <w:iCs/>
            <w:color w:val="000000"/>
            <w:shd w:val="clear" w:color="auto" w:fill="FFFFFF"/>
          </w:rPr>
          <w:t xml:space="preserve"> is the most standard means to induce use-dependent learning</w:t>
        </w:r>
      </w:ins>
      <w:ins w:id="505" w:author="Hyosub Kim" w:date="2020-08-25T20:08:00Z">
        <w:r w:rsidR="00271BF1">
          <w:rPr>
            <w:rFonts w:eastAsia="Times New Roman"/>
            <w:b/>
            <w:iCs/>
            <w:color w:val="000000"/>
            <w:shd w:val="clear" w:color="auto" w:fill="FFFFFF"/>
          </w:rPr>
          <w:t xml:space="preserve"> of the three</w:t>
        </w:r>
      </w:ins>
      <w:ins w:id="506" w:author="Hyosub Kim" w:date="2020-08-25T20:07:00Z">
        <w:r w:rsidR="00271BF1">
          <w:rPr>
            <w:rFonts w:eastAsia="Times New Roman"/>
            <w:b/>
            <w:iCs/>
            <w:color w:val="000000"/>
            <w:shd w:val="clear" w:color="auto" w:fill="FFFFFF"/>
          </w:rPr>
          <w:t>, and therefore, we should fit that condition</w:t>
        </w:r>
      </w:ins>
      <w:ins w:id="507" w:author="Hyosub Kim" w:date="2020-08-25T20:08:00Z">
        <w:r w:rsidR="00271BF1">
          <w:rPr>
            <w:rFonts w:eastAsia="Times New Roman"/>
            <w:b/>
            <w:iCs/>
            <w:color w:val="000000"/>
            <w:shd w:val="clear" w:color="auto" w:fill="FFFFFF"/>
          </w:rPr>
          <w:t xml:space="preserve"> first</w:t>
        </w:r>
      </w:ins>
      <w:ins w:id="508" w:author="Hyosub Kim" w:date="2020-08-25T20:07:00Z">
        <w:r w:rsidR="00271BF1">
          <w:rPr>
            <w:rFonts w:eastAsia="Times New Roman"/>
            <w:b/>
            <w:iCs/>
            <w:color w:val="000000"/>
            <w:shd w:val="clear" w:color="auto" w:fill="FFFFFF"/>
          </w:rPr>
          <w:t xml:space="preserve">. </w:t>
        </w:r>
      </w:ins>
      <w:ins w:id="509" w:author="Hyosub Kim" w:date="2020-08-25T20:12:00Z">
        <w:r w:rsidR="0008770A">
          <w:rPr>
            <w:rFonts w:eastAsia="Times New Roman"/>
            <w:b/>
            <w:iCs/>
            <w:color w:val="000000"/>
            <w:shd w:val="clear" w:color="auto" w:fill="FFFFFF"/>
          </w:rPr>
          <w:t>Thus, i</w:t>
        </w:r>
      </w:ins>
      <w:ins w:id="510" w:author="Hyosub Kim" w:date="2020-08-25T20:08:00Z">
        <w:r w:rsidR="00271BF1">
          <w:rPr>
            <w:rFonts w:eastAsia="Times New Roman"/>
            <w:b/>
            <w:iCs/>
            <w:color w:val="000000"/>
            <w:shd w:val="clear" w:color="auto" w:fill="FFFFFF"/>
          </w:rPr>
          <w:t xml:space="preserve">n order to avoid a potential risk of bias, </w:t>
        </w:r>
      </w:ins>
      <w:del w:id="511" w:author="Hyosub Kim" w:date="2020-08-25T20:08:00Z">
        <w:r w:rsidR="00DE1DD5" w:rsidRPr="00C00109" w:rsidDel="00271BF1">
          <w:rPr>
            <w:rFonts w:eastAsia="Times New Roman"/>
            <w:b/>
            <w:iCs/>
            <w:color w:val="000000"/>
            <w:shd w:val="clear" w:color="auto" w:fill="FFFFFF"/>
          </w:rPr>
          <w:delText>Put differently, u</w:delText>
        </w:r>
        <w:r w:rsidR="00D90AF2" w:rsidRPr="00C00109" w:rsidDel="00271BF1">
          <w:rPr>
            <w:rFonts w:eastAsia="Times New Roman"/>
            <w:b/>
            <w:iCs/>
            <w:color w:val="000000"/>
            <w:shd w:val="clear" w:color="auto" w:fill="FFFFFF"/>
          </w:rPr>
          <w:delText xml:space="preserve">sing one specific condition as our reference condition means we believe that the model fit to condition acts as </w:delText>
        </w:r>
        <w:r w:rsidRPr="00C00109" w:rsidDel="00271BF1">
          <w:rPr>
            <w:rFonts w:eastAsia="Times New Roman"/>
            <w:b/>
            <w:iCs/>
            <w:color w:val="000000"/>
            <w:shd w:val="clear" w:color="auto" w:fill="FFFFFF"/>
          </w:rPr>
          <w:delText xml:space="preserve">a </w:delText>
        </w:r>
        <w:r w:rsidR="00D90AF2" w:rsidRPr="00C00109" w:rsidDel="00271BF1">
          <w:rPr>
            <w:rFonts w:eastAsia="Times New Roman"/>
            <w:b/>
            <w:iCs/>
            <w:color w:val="000000"/>
            <w:shd w:val="clear" w:color="auto" w:fill="FFFFFF"/>
          </w:rPr>
          <w:delText xml:space="preserve">‘gold standard’ for the use-dependent process. We do not want to assume </w:delText>
        </w:r>
        <w:r w:rsidRPr="00C00109" w:rsidDel="00271BF1">
          <w:rPr>
            <w:rFonts w:eastAsia="Times New Roman"/>
            <w:b/>
            <w:iCs/>
            <w:color w:val="000000"/>
            <w:shd w:val="clear" w:color="auto" w:fill="FFFFFF"/>
          </w:rPr>
          <w:delText xml:space="preserve">that any one of these conditions reflects the use-dependent process better than any others. For example, the High Variability condition may not reflect a use-dependent process (if the Adaptive Bayesian hypothesis is correct). By fitting a model to this condition as our reference condition we believe we would be assuming this condition involves a use-dependent process. As a result, </w:delText>
        </w:r>
      </w:del>
      <w:r w:rsidR="00D90AF2" w:rsidRPr="00C00109">
        <w:rPr>
          <w:rFonts w:eastAsia="Times New Roman"/>
          <w:b/>
          <w:iCs/>
          <w:color w:val="000000"/>
          <w:shd w:val="clear" w:color="auto" w:fill="FFFFFF"/>
        </w:rPr>
        <w:t xml:space="preserve">we decided to </w:t>
      </w:r>
      <w:del w:id="512" w:author="Hyosub Kim" w:date="2020-08-25T20:01:00Z">
        <w:r w:rsidR="00D90AF2" w:rsidRPr="00C00109" w:rsidDel="000F0106">
          <w:rPr>
            <w:rFonts w:eastAsia="Times New Roman"/>
            <w:b/>
            <w:iCs/>
            <w:color w:val="000000"/>
            <w:shd w:val="clear" w:color="auto" w:fill="FFFFFF"/>
          </w:rPr>
          <w:delText>take an unbiased</w:delText>
        </w:r>
      </w:del>
      <w:ins w:id="513" w:author="Hyosub Kim" w:date="2020-08-25T20:08:00Z">
        <w:r w:rsidR="00271BF1">
          <w:rPr>
            <w:rFonts w:eastAsia="Times New Roman"/>
            <w:b/>
            <w:iCs/>
            <w:color w:val="000000"/>
            <w:shd w:val="clear" w:color="auto" w:fill="FFFFFF"/>
          </w:rPr>
          <w:t>use</w:t>
        </w:r>
      </w:ins>
      <w:ins w:id="514" w:author="Hyosub Kim" w:date="2020-08-25T20:01:00Z">
        <w:r w:rsidR="000F0106">
          <w:rPr>
            <w:rFonts w:eastAsia="Times New Roman"/>
            <w:b/>
            <w:iCs/>
            <w:color w:val="000000"/>
            <w:shd w:val="clear" w:color="auto" w:fill="FFFFFF"/>
          </w:rPr>
          <w:t xml:space="preserve"> the simultaneous fitting</w:t>
        </w:r>
      </w:ins>
      <w:ins w:id="515" w:author="Hyosub Kim" w:date="2020-08-25T20:08:00Z">
        <w:r w:rsidR="00271BF1">
          <w:rPr>
            <w:rFonts w:eastAsia="Times New Roman"/>
            <w:b/>
            <w:iCs/>
            <w:color w:val="000000"/>
            <w:shd w:val="clear" w:color="auto" w:fill="FFFFFF"/>
          </w:rPr>
          <w:t xml:space="preserve"> procedure</w:t>
        </w:r>
      </w:ins>
      <w:ins w:id="516" w:author="Hyosub Kim" w:date="2020-08-25T20:01:00Z">
        <w:r w:rsidR="000F0106">
          <w:rPr>
            <w:rFonts w:eastAsia="Times New Roman"/>
            <w:b/>
            <w:iCs/>
            <w:color w:val="000000"/>
            <w:shd w:val="clear" w:color="auto" w:fill="FFFFFF"/>
          </w:rPr>
          <w:t>.</w:t>
        </w:r>
      </w:ins>
      <w:r w:rsidR="00D90AF2" w:rsidRPr="00C00109">
        <w:rPr>
          <w:rFonts w:eastAsia="Times New Roman"/>
          <w:b/>
          <w:iCs/>
          <w:color w:val="000000"/>
          <w:shd w:val="clear" w:color="auto" w:fill="FFFFFF"/>
        </w:rPr>
        <w:t xml:space="preserve"> </w:t>
      </w:r>
      <w:ins w:id="517" w:author="Hyosub Kim" w:date="2020-08-25T20:10:00Z">
        <w:r w:rsidR="00271BF1">
          <w:rPr>
            <w:rFonts w:eastAsia="Times New Roman"/>
            <w:b/>
            <w:iCs/>
            <w:color w:val="000000"/>
            <w:shd w:val="clear" w:color="auto" w:fill="FFFFFF"/>
          </w:rPr>
          <w:t xml:space="preserve">An additional benefit of </w:t>
        </w:r>
      </w:ins>
      <w:ins w:id="518" w:author="Hyosub Kim" w:date="2020-08-25T20:14:00Z">
        <w:r w:rsidR="0008770A">
          <w:rPr>
            <w:rFonts w:eastAsia="Times New Roman"/>
            <w:b/>
            <w:iCs/>
            <w:color w:val="000000"/>
            <w:shd w:val="clear" w:color="auto" w:fill="FFFFFF"/>
          </w:rPr>
          <w:t>this method</w:t>
        </w:r>
      </w:ins>
      <w:ins w:id="519" w:author="Hyosub Kim" w:date="2020-08-25T20:10:00Z">
        <w:r w:rsidR="00271BF1">
          <w:rPr>
            <w:rFonts w:eastAsia="Times New Roman"/>
            <w:b/>
            <w:iCs/>
            <w:color w:val="000000"/>
            <w:shd w:val="clear" w:color="auto" w:fill="FFFFFF"/>
          </w:rPr>
          <w:t xml:space="preserve"> is that </w:t>
        </w:r>
      </w:ins>
      <w:ins w:id="520" w:author="Hyosub Kim" w:date="2020-08-25T20:11:00Z">
        <w:r w:rsidR="00271BF1">
          <w:rPr>
            <w:rFonts w:eastAsia="Times New Roman"/>
            <w:b/>
            <w:iCs/>
            <w:color w:val="000000"/>
            <w:shd w:val="clear" w:color="auto" w:fill="FFFFFF"/>
          </w:rPr>
          <w:t xml:space="preserve">it </w:t>
        </w:r>
      </w:ins>
      <w:ins w:id="521" w:author="Hyosub Kim" w:date="2020-08-25T20:14:00Z">
        <w:r w:rsidR="0008770A">
          <w:rPr>
            <w:rFonts w:eastAsia="Times New Roman"/>
            <w:b/>
            <w:iCs/>
            <w:color w:val="000000"/>
            <w:shd w:val="clear" w:color="auto" w:fill="FFFFFF"/>
          </w:rPr>
          <w:t>maximizes the</w:t>
        </w:r>
      </w:ins>
      <w:ins w:id="522" w:author="Hyosub Kim" w:date="2020-08-25T20:11:00Z">
        <w:r w:rsidR="00271BF1">
          <w:rPr>
            <w:rFonts w:eastAsia="Times New Roman"/>
            <w:b/>
            <w:iCs/>
            <w:color w:val="000000"/>
            <w:shd w:val="clear" w:color="auto" w:fill="FFFFFF"/>
          </w:rPr>
          <w:t xml:space="preserve"> </w:t>
        </w:r>
      </w:ins>
      <w:ins w:id="523" w:author="Hyosub Kim" w:date="2020-08-25T20:12:00Z">
        <w:r w:rsidR="0008770A">
          <w:rPr>
            <w:rFonts w:eastAsia="Times New Roman"/>
            <w:b/>
            <w:iCs/>
            <w:color w:val="000000"/>
            <w:shd w:val="clear" w:color="auto" w:fill="FFFFFF"/>
          </w:rPr>
          <w:t>chance</w:t>
        </w:r>
      </w:ins>
      <w:ins w:id="524" w:author="Hyosub Kim" w:date="2020-08-25T20:14:00Z">
        <w:r w:rsidR="0008770A">
          <w:rPr>
            <w:rFonts w:eastAsia="Times New Roman"/>
            <w:b/>
            <w:iCs/>
            <w:color w:val="000000"/>
            <w:shd w:val="clear" w:color="auto" w:fill="FFFFFF"/>
          </w:rPr>
          <w:t>s</w:t>
        </w:r>
      </w:ins>
      <w:ins w:id="525" w:author="Hyosub Kim" w:date="2020-08-25T20:12:00Z">
        <w:r w:rsidR="0008770A">
          <w:rPr>
            <w:rFonts w:eastAsia="Times New Roman"/>
            <w:b/>
            <w:iCs/>
            <w:color w:val="000000"/>
            <w:shd w:val="clear" w:color="auto" w:fill="FFFFFF"/>
          </w:rPr>
          <w:t xml:space="preserve"> </w:t>
        </w:r>
      </w:ins>
      <w:ins w:id="526" w:author="Hyosub Kim" w:date="2020-08-25T20:14:00Z">
        <w:r w:rsidR="0008770A">
          <w:rPr>
            <w:rFonts w:eastAsia="Times New Roman"/>
            <w:b/>
            <w:iCs/>
            <w:color w:val="000000"/>
            <w:shd w:val="clear" w:color="auto" w:fill="FFFFFF"/>
          </w:rPr>
          <w:t>for</w:t>
        </w:r>
      </w:ins>
      <w:ins w:id="527" w:author="Hyosub Kim" w:date="2020-08-25T20:13:00Z">
        <w:r w:rsidR="0008770A">
          <w:rPr>
            <w:rFonts w:eastAsia="Times New Roman"/>
            <w:b/>
            <w:iCs/>
            <w:color w:val="000000"/>
            <w:shd w:val="clear" w:color="auto" w:fill="FFFFFF"/>
          </w:rPr>
          <w:t xml:space="preserve"> both models </w:t>
        </w:r>
      </w:ins>
      <w:ins w:id="528" w:author="Hyosub Kim" w:date="2020-08-25T20:14:00Z">
        <w:r w:rsidR="0008770A">
          <w:rPr>
            <w:rFonts w:eastAsia="Times New Roman"/>
            <w:b/>
            <w:iCs/>
            <w:color w:val="000000"/>
            <w:shd w:val="clear" w:color="auto" w:fill="FFFFFF"/>
          </w:rPr>
          <w:t>to</w:t>
        </w:r>
      </w:ins>
      <w:ins w:id="529" w:author="Hyosub Kim" w:date="2020-08-25T20:13:00Z">
        <w:r w:rsidR="0008770A">
          <w:rPr>
            <w:rFonts w:eastAsia="Times New Roman"/>
            <w:b/>
            <w:iCs/>
            <w:color w:val="000000"/>
            <w:shd w:val="clear" w:color="auto" w:fill="FFFFFF"/>
          </w:rPr>
          <w:t xml:space="preserve"> </w:t>
        </w:r>
      </w:ins>
      <w:ins w:id="530" w:author="Hyosub Kim" w:date="2020-08-25T20:14:00Z">
        <w:r w:rsidR="0008770A">
          <w:rPr>
            <w:rFonts w:eastAsia="Times New Roman"/>
            <w:b/>
            <w:iCs/>
            <w:color w:val="000000"/>
            <w:shd w:val="clear" w:color="auto" w:fill="FFFFFF"/>
          </w:rPr>
          <w:t xml:space="preserve">most accurately fit the data; </w:t>
        </w:r>
      </w:ins>
      <w:ins w:id="531" w:author="Hyosub Kim" w:date="2020-08-25T20:15:00Z">
        <w:r w:rsidR="0008770A">
          <w:rPr>
            <w:rFonts w:eastAsia="Times New Roman"/>
            <w:b/>
            <w:iCs/>
            <w:color w:val="000000"/>
            <w:shd w:val="clear" w:color="auto" w:fill="FFFFFF"/>
          </w:rPr>
          <w:t xml:space="preserve">as such, the results of comparing the models this way will, we believe, increase the robustness of </w:t>
        </w:r>
      </w:ins>
      <w:ins w:id="532" w:author="Hyosub Kim" w:date="2020-08-25T20:16:00Z">
        <w:r w:rsidR="0008770A">
          <w:rPr>
            <w:rFonts w:eastAsia="Times New Roman"/>
            <w:b/>
            <w:iCs/>
            <w:color w:val="000000"/>
            <w:shd w:val="clear" w:color="auto" w:fill="FFFFFF"/>
          </w:rPr>
          <w:t>our findings in support of one model over the other.</w:t>
        </w:r>
      </w:ins>
      <w:del w:id="533" w:author="Hyosub Kim" w:date="2020-08-25T20:01:00Z">
        <w:r w:rsidR="00D90AF2" w:rsidRPr="00C00109" w:rsidDel="00271BF1">
          <w:rPr>
            <w:rFonts w:eastAsia="Times New Roman"/>
            <w:b/>
            <w:iCs/>
            <w:color w:val="000000"/>
            <w:shd w:val="clear" w:color="auto" w:fill="FFFFFF"/>
          </w:rPr>
          <w:delText xml:space="preserve">approach and determine which model fits all three conditions the best. </w:delText>
        </w:r>
      </w:del>
    </w:p>
    <w:p w14:paraId="5356824D" w14:textId="77777777" w:rsidR="00C21A3D" w:rsidRDefault="00C21A3D" w:rsidP="00E64868">
      <w:pPr>
        <w:rPr>
          <w:rFonts w:eastAsia="Times New Roman"/>
          <w:color w:val="000000"/>
        </w:rPr>
      </w:pPr>
    </w:p>
    <w:p w14:paraId="073F3013" w14:textId="6FE8ECA2"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 xml:space="preserve">The use-dependent + strategic model seems to be based on the use-dependent model from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et al. 2010 paper. Correct me if I am wrong, but it adds in an assumption about a strategic component that was not in the </w:t>
      </w:r>
      <w:proofErr w:type="spellStart"/>
      <w:r w:rsidRPr="00C21A3D">
        <w:rPr>
          <w:rFonts w:eastAsia="Times New Roman"/>
          <w:color w:val="000000"/>
          <w:shd w:val="clear" w:color="auto" w:fill="FFFFFF"/>
        </w:rPr>
        <w:t>Diedrichsen</w:t>
      </w:r>
      <w:proofErr w:type="spellEnd"/>
      <w:r w:rsidRPr="00C21A3D">
        <w:rPr>
          <w:rFonts w:eastAsia="Times New Roman"/>
          <w:color w:val="000000"/>
          <w:shd w:val="clear" w:color="auto" w:fill="FFFFFF"/>
        </w:rPr>
        <w:t xml:space="preserve"> paper-namely that there is a retention factor for the strategy that is assumed to be used from one stride to the next. I would like some more intuitive justification for the need for the strategy component and for fitting the A parameter. In walking, subjects may easily have time to modify the gait pattern online and hit a target, thus they might only need the C*</w:t>
      </w:r>
      <w:proofErr w:type="spellStart"/>
      <w:r w:rsidRPr="00C21A3D">
        <w:rPr>
          <w:rFonts w:eastAsia="Times New Roman"/>
          <w:color w:val="000000"/>
          <w:shd w:val="clear" w:color="auto" w:fill="FFFFFF"/>
        </w:rPr>
        <w:t>en</w:t>
      </w:r>
      <w:proofErr w:type="spellEnd"/>
      <w:r w:rsidRPr="00C21A3D">
        <w:rPr>
          <w:rFonts w:eastAsia="Times New Roman"/>
          <w:color w:val="000000"/>
          <w:shd w:val="clear" w:color="auto" w:fill="FFFFFF"/>
        </w:rPr>
        <w:t xml:space="preserve"> part of that equation. It would be nice to understand the basis for the A*</w:t>
      </w:r>
      <w:proofErr w:type="spellStart"/>
      <w:r w:rsidRPr="00C21A3D">
        <w:rPr>
          <w:rFonts w:eastAsia="Times New Roman"/>
          <w:color w:val="000000"/>
          <w:shd w:val="clear" w:color="auto" w:fill="FFFFFF"/>
        </w:rPr>
        <w:t>sn</w:t>
      </w:r>
      <w:proofErr w:type="spellEnd"/>
      <w:r w:rsidRPr="00C21A3D">
        <w:rPr>
          <w:rFonts w:eastAsia="Times New Roman"/>
          <w:color w:val="000000"/>
          <w:shd w:val="clear" w:color="auto" w:fill="FFFFFF"/>
        </w:rPr>
        <w:t xml:space="preserve"> component. It is not entirely intuitive. Perhaps it just biases the model in the direction of the abrupt perturbation? More explanation would be useful. Perhaps even a plot showing how the different components of the model change as a function of stride, which might help the reader intuit.</w:t>
      </w:r>
    </w:p>
    <w:p w14:paraId="1E23ECF2" w14:textId="77777777" w:rsidR="00A5757F" w:rsidRPr="00A5757F" w:rsidRDefault="00A5757F" w:rsidP="00C21A3D">
      <w:pPr>
        <w:ind w:left="360"/>
        <w:rPr>
          <w:rFonts w:eastAsia="Times New Roman"/>
          <w:color w:val="000000"/>
          <w:shd w:val="clear" w:color="auto" w:fill="FFFFFF"/>
        </w:rPr>
      </w:pPr>
    </w:p>
    <w:p w14:paraId="59403618" w14:textId="0673858A" w:rsidR="00F1402B" w:rsidRPr="00C00109" w:rsidRDefault="00F1402B" w:rsidP="00C21A3D">
      <w:pPr>
        <w:ind w:left="360"/>
        <w:rPr>
          <w:rFonts w:eastAsia="Times New Roman"/>
          <w:b/>
          <w:iCs/>
          <w:color w:val="000000"/>
          <w:shd w:val="clear" w:color="auto" w:fill="FFFFFF"/>
        </w:rPr>
      </w:pPr>
      <w:r w:rsidRPr="00C00109">
        <w:rPr>
          <w:rFonts w:eastAsia="Times New Roman"/>
          <w:b/>
          <w:iCs/>
          <w:color w:val="000000"/>
          <w:shd w:val="clear" w:color="auto" w:fill="FFFFFF"/>
        </w:rPr>
        <w:t xml:space="preserve">The reviewer is correct about the changes we made to the model from </w:t>
      </w:r>
      <w:proofErr w:type="spellStart"/>
      <w:r w:rsidRPr="00C00109">
        <w:rPr>
          <w:rFonts w:eastAsia="Times New Roman"/>
          <w:b/>
          <w:iCs/>
          <w:color w:val="000000"/>
          <w:shd w:val="clear" w:color="auto" w:fill="FFFFFF"/>
        </w:rPr>
        <w:t>Diedrichsen</w:t>
      </w:r>
      <w:proofErr w:type="spellEnd"/>
      <w:r w:rsidRPr="00C00109">
        <w:rPr>
          <w:rFonts w:eastAsia="Times New Roman"/>
          <w:b/>
          <w:iCs/>
          <w:color w:val="000000"/>
          <w:shd w:val="clear" w:color="auto" w:fill="FFFFFF"/>
        </w:rPr>
        <w:t xml:space="preserve"> et al</w:t>
      </w:r>
      <w:del w:id="534" w:author="Hyosub Kim" w:date="2020-08-25T20:26:00Z">
        <w:r w:rsidRPr="00C00109" w:rsidDel="00FA5D2B">
          <w:rPr>
            <w:rFonts w:eastAsia="Times New Roman"/>
            <w:b/>
            <w:iCs/>
            <w:color w:val="000000"/>
            <w:shd w:val="clear" w:color="auto" w:fill="FFFFFF"/>
          </w:rPr>
          <w:delText>., 2010</w:delText>
        </w:r>
      </w:del>
      <w:r w:rsidRPr="00C00109">
        <w:rPr>
          <w:rFonts w:eastAsia="Times New Roman"/>
          <w:b/>
          <w:iCs/>
          <w:color w:val="000000"/>
          <w:shd w:val="clear" w:color="auto" w:fill="FFFFFF"/>
        </w:rPr>
        <w:t xml:space="preserve">. </w:t>
      </w:r>
      <w:r w:rsidR="003325CB" w:rsidRPr="00C00109">
        <w:rPr>
          <w:rFonts w:eastAsia="Times New Roman"/>
          <w:b/>
          <w:iCs/>
          <w:color w:val="000000"/>
          <w:shd w:val="clear" w:color="auto" w:fill="FFFFFF"/>
        </w:rPr>
        <w:t>We explain this change further in our response to R</w:t>
      </w:r>
      <w:del w:id="535" w:author="Hyosub Kim" w:date="2020-08-25T20:24:00Z">
        <w:r w:rsidR="003325CB" w:rsidRPr="00C00109" w:rsidDel="00A31AF4">
          <w:rPr>
            <w:rFonts w:eastAsia="Times New Roman"/>
            <w:b/>
            <w:iCs/>
            <w:color w:val="000000"/>
            <w:shd w:val="clear" w:color="auto" w:fill="FFFFFF"/>
          </w:rPr>
          <w:delText>#</w:delText>
        </w:r>
      </w:del>
      <w:r w:rsidR="003325CB" w:rsidRPr="00C00109">
        <w:rPr>
          <w:rFonts w:eastAsia="Times New Roman"/>
          <w:b/>
          <w:iCs/>
          <w:color w:val="000000"/>
          <w:shd w:val="clear" w:color="auto" w:fill="FFFFFF"/>
        </w:rPr>
        <w:t>1 comment 1.</w:t>
      </w:r>
      <w:ins w:id="536" w:author="Hyosub Kim" w:date="2020-08-25T20:24:00Z">
        <w:r w:rsidR="00A31AF4">
          <w:rPr>
            <w:rFonts w:eastAsia="Times New Roman"/>
            <w:b/>
            <w:iCs/>
            <w:color w:val="000000"/>
            <w:shd w:val="clear" w:color="auto" w:fill="FFFFFF"/>
          </w:rPr>
          <w:t xml:space="preserve"> </w:t>
        </w:r>
        <w:commentRangeStart w:id="537"/>
        <w:proofErr w:type="gramStart"/>
        <w:r w:rsidR="00A31AF4">
          <w:rPr>
            <w:rFonts w:eastAsia="Times New Roman"/>
            <w:b/>
            <w:iCs/>
            <w:color w:val="000000"/>
            <w:shd w:val="clear" w:color="auto" w:fill="FFFFFF"/>
          </w:rPr>
          <w:t>Briefly,…</w:t>
        </w:r>
        <w:commentRangeEnd w:id="537"/>
        <w:proofErr w:type="gramEnd"/>
        <w:r w:rsidR="00A31AF4">
          <w:rPr>
            <w:rStyle w:val="CommentReference"/>
          </w:rPr>
          <w:commentReference w:id="537"/>
        </w:r>
      </w:ins>
    </w:p>
    <w:p w14:paraId="7F16BFC3" w14:textId="77777777" w:rsidR="009A7E33" w:rsidRPr="00C00109" w:rsidRDefault="009A7E33" w:rsidP="00C21A3D">
      <w:pPr>
        <w:ind w:left="360"/>
        <w:rPr>
          <w:rFonts w:eastAsia="Times New Roman"/>
          <w:b/>
          <w:iCs/>
          <w:color w:val="000000"/>
          <w:shd w:val="clear" w:color="auto" w:fill="FFFFFF"/>
        </w:rPr>
      </w:pPr>
    </w:p>
    <w:p w14:paraId="51F60E53" w14:textId="4F2D18D0" w:rsidR="00FA5D2B" w:rsidRDefault="00FA5D2B" w:rsidP="00C21A3D">
      <w:pPr>
        <w:ind w:left="360"/>
        <w:rPr>
          <w:ins w:id="538" w:author="Hyosub Kim" w:date="2020-08-25T20:27:00Z"/>
          <w:rFonts w:eastAsia="Times New Roman"/>
          <w:b/>
          <w:iCs/>
          <w:color w:val="000000"/>
          <w:shd w:val="clear" w:color="auto" w:fill="FFFFFF"/>
        </w:rPr>
      </w:pPr>
      <w:ins w:id="539" w:author="Hyosub Kim" w:date="2020-08-25T20:26:00Z">
        <w:r>
          <w:rPr>
            <w:rFonts w:eastAsia="Times New Roman"/>
            <w:b/>
            <w:iCs/>
            <w:color w:val="000000"/>
            <w:shd w:val="clear" w:color="auto" w:fill="FFFFFF"/>
          </w:rPr>
          <w:t>We appreciate the reviewer’s concern regarding the intuition behind the different parameters, a</w:t>
        </w:r>
      </w:ins>
      <w:ins w:id="540" w:author="Hyosub Kim" w:date="2020-08-25T20:27:00Z">
        <w:r>
          <w:rPr>
            <w:rFonts w:eastAsia="Times New Roman"/>
            <w:b/>
            <w:iCs/>
            <w:color w:val="000000"/>
            <w:shd w:val="clear" w:color="auto" w:fill="FFFFFF"/>
          </w:rPr>
          <w:t xml:space="preserve">nd based on your suggestion, </w:t>
        </w:r>
        <w:bookmarkStart w:id="541" w:name="_GoBack"/>
        <w:bookmarkEnd w:id="541"/>
        <w:r w:rsidRPr="00C00109">
          <w:rPr>
            <w:rFonts w:eastAsia="Times New Roman"/>
            <w:b/>
            <w:iCs/>
            <w:color w:val="000000"/>
            <w:shd w:val="clear" w:color="auto" w:fill="FFFFFF"/>
          </w:rPr>
          <w:t xml:space="preserve">we have included a figure in this response document to demonstrate the different processes fit with individuals from our pilot data. </w:t>
        </w:r>
      </w:ins>
    </w:p>
    <w:p w14:paraId="2B4347FA" w14:textId="77777777" w:rsidR="00FA5D2B" w:rsidRDefault="00FA5D2B" w:rsidP="00C21A3D">
      <w:pPr>
        <w:ind w:left="360"/>
        <w:rPr>
          <w:ins w:id="542" w:author="Hyosub Kim" w:date="2020-08-25T20:27:00Z"/>
          <w:rFonts w:eastAsia="Times New Roman"/>
          <w:b/>
          <w:iCs/>
          <w:color w:val="000000"/>
          <w:shd w:val="clear" w:color="auto" w:fill="FFFFFF"/>
        </w:rPr>
      </w:pPr>
    </w:p>
    <w:p w14:paraId="5AFC803A" w14:textId="679070C6" w:rsidR="003366D8" w:rsidRPr="00C00109" w:rsidRDefault="00A4739F" w:rsidP="00C21A3D">
      <w:pPr>
        <w:ind w:left="360"/>
        <w:rPr>
          <w:rFonts w:eastAsia="Times New Roman"/>
          <w:b/>
          <w:iCs/>
          <w:color w:val="000000"/>
          <w:shd w:val="clear" w:color="auto" w:fill="FFFFFF"/>
        </w:rPr>
      </w:pPr>
      <w:del w:id="543" w:author="Hyosub Kim" w:date="2020-08-25T20:24:00Z">
        <w:r w:rsidRPr="00C00109" w:rsidDel="00DE3E76">
          <w:rPr>
            <w:rFonts w:eastAsia="Times New Roman"/>
            <w:b/>
            <w:iCs/>
            <w:color w:val="000000"/>
            <w:shd w:val="clear" w:color="auto" w:fill="FFFFFF"/>
          </w:rPr>
          <w:delText>The reviewer also asks for clarity on</w:delText>
        </w:r>
      </w:del>
      <w:ins w:id="544" w:author="Hyosub Kim" w:date="2020-08-25T20:24:00Z">
        <w:r w:rsidR="00DE3E76">
          <w:rPr>
            <w:rFonts w:eastAsia="Times New Roman"/>
            <w:b/>
            <w:iCs/>
            <w:color w:val="000000"/>
            <w:shd w:val="clear" w:color="auto" w:fill="FFFFFF"/>
          </w:rPr>
          <w:t>With regard to</w:t>
        </w:r>
      </w:ins>
      <w:r w:rsidRPr="00C00109">
        <w:rPr>
          <w:rFonts w:eastAsia="Times New Roman"/>
          <w:b/>
          <w:iCs/>
          <w:color w:val="000000"/>
          <w:shd w:val="clear" w:color="auto" w:fill="FFFFFF"/>
        </w:rPr>
        <w:t xml:space="preserve"> the retention parameter of the strategic model</w:t>
      </w:r>
      <w:del w:id="545" w:author="Hyosub Kim" w:date="2020-08-25T20:25:00Z">
        <w:r w:rsidRPr="00C00109" w:rsidDel="00DE3E76">
          <w:rPr>
            <w:rFonts w:eastAsia="Times New Roman"/>
            <w:b/>
            <w:iCs/>
            <w:color w:val="000000"/>
            <w:shd w:val="clear" w:color="auto" w:fill="FFFFFF"/>
          </w:rPr>
          <w:delText>.</w:delText>
        </w:r>
      </w:del>
      <w:del w:id="546" w:author="Hyosub Kim" w:date="2020-08-25T20:24:00Z">
        <w:r w:rsidRPr="00C00109" w:rsidDel="00DE3E76">
          <w:rPr>
            <w:rFonts w:eastAsia="Times New Roman"/>
            <w:b/>
            <w:iCs/>
            <w:color w:val="000000"/>
            <w:shd w:val="clear" w:color="auto" w:fill="FFFFFF"/>
          </w:rPr>
          <w:delText xml:space="preserve"> To address this concern</w:delText>
        </w:r>
      </w:del>
      <w:r w:rsidRPr="00C00109">
        <w:rPr>
          <w:rFonts w:eastAsia="Times New Roman"/>
          <w:b/>
          <w:iCs/>
          <w:color w:val="000000"/>
          <w:shd w:val="clear" w:color="auto" w:fill="FFFFFF"/>
        </w:rPr>
        <w:t xml:space="preserve">, we have added clarification to these points in the Model Based Analysis section (lines 226-228) and </w:t>
      </w:r>
      <w:del w:id="547" w:author="Hyosub Kim" w:date="2020-08-25T20:27:00Z">
        <w:r w:rsidRPr="00C00109" w:rsidDel="00FA5D2B">
          <w:rPr>
            <w:rFonts w:eastAsia="Times New Roman"/>
            <w:b/>
            <w:iCs/>
            <w:color w:val="000000"/>
            <w:shd w:val="clear" w:color="auto" w:fill="FFFFFF"/>
          </w:rPr>
          <w:delText xml:space="preserve">we have included a figure in this response document to demonstrate the different processes fit with individuals from our pilot data. </w:delText>
        </w:r>
      </w:del>
      <w:r w:rsidRPr="00C00109">
        <w:rPr>
          <w:rFonts w:eastAsia="Times New Roman"/>
          <w:b/>
          <w:iCs/>
          <w:color w:val="000000"/>
          <w:shd w:val="clear" w:color="auto" w:fill="FFFFFF"/>
        </w:rPr>
        <w:t xml:space="preserve">We now further describe the </w:t>
      </w:r>
      <w:r w:rsidRPr="00DE3E76">
        <w:rPr>
          <w:rFonts w:eastAsia="Times New Roman"/>
          <w:b/>
          <w:i/>
          <w:iCs/>
          <w:color w:val="000000"/>
          <w:shd w:val="clear" w:color="auto" w:fill="FFFFFF"/>
          <w:rPrChange w:id="548" w:author="Hyosub Kim" w:date="2020-08-25T20:25:00Z">
            <w:rPr>
              <w:rFonts w:eastAsia="Times New Roman"/>
              <w:b/>
              <w:iCs/>
              <w:color w:val="000000"/>
              <w:shd w:val="clear" w:color="auto" w:fill="FFFFFF"/>
            </w:rPr>
          </w:rPrChange>
        </w:rPr>
        <w:t>A</w:t>
      </w:r>
      <w:ins w:id="549" w:author="Hyosub Kim" w:date="2020-08-25T20:25:00Z">
        <w:r w:rsidR="00DE3E76">
          <w:rPr>
            <w:rFonts w:eastAsia="Times New Roman"/>
            <w:b/>
            <w:iCs/>
            <w:color w:val="000000"/>
            <w:shd w:val="clear" w:color="auto" w:fill="FFFFFF"/>
          </w:rPr>
          <w:t xml:space="preserve"> </w:t>
        </w:r>
      </w:ins>
      <w:del w:id="550" w:author="Hyosub Kim" w:date="2020-08-25T20:25:00Z">
        <w:r w:rsidRPr="00C00109" w:rsidDel="00DE3E76">
          <w:rPr>
            <w:rFonts w:eastAsia="Times New Roman"/>
            <w:b/>
            <w:iCs/>
            <w:color w:val="000000"/>
            <w:shd w:val="clear" w:color="auto" w:fill="FFFFFF"/>
          </w:rPr>
          <w:delText xml:space="preserve">*sn </w:delText>
        </w:r>
      </w:del>
      <w:r w:rsidRPr="00C00109">
        <w:rPr>
          <w:rFonts w:eastAsia="Times New Roman"/>
          <w:b/>
          <w:iCs/>
          <w:color w:val="000000"/>
          <w:shd w:val="clear" w:color="auto" w:fill="FFFFFF"/>
        </w:rPr>
        <w:t xml:space="preserve">term with more clarity. </w:t>
      </w:r>
      <w:r w:rsidR="00E70212" w:rsidRPr="00C00109">
        <w:rPr>
          <w:rFonts w:eastAsia="Times New Roman"/>
          <w:b/>
          <w:iCs/>
          <w:color w:val="000000"/>
          <w:shd w:val="clear" w:color="auto" w:fill="FFFFFF"/>
        </w:rPr>
        <w:t>The A*</w:t>
      </w:r>
      <w:proofErr w:type="spellStart"/>
      <w:r w:rsidR="00E70212" w:rsidRPr="00C00109">
        <w:rPr>
          <w:rFonts w:eastAsia="Times New Roman"/>
          <w:b/>
          <w:iCs/>
          <w:color w:val="000000"/>
          <w:shd w:val="clear" w:color="auto" w:fill="FFFFFF"/>
        </w:rPr>
        <w:t>sn</w:t>
      </w:r>
      <w:proofErr w:type="spellEnd"/>
      <w:r w:rsidR="00E70212" w:rsidRPr="00C00109">
        <w:rPr>
          <w:rFonts w:eastAsia="Times New Roman"/>
          <w:b/>
          <w:iCs/>
          <w:color w:val="000000"/>
          <w:shd w:val="clear" w:color="auto" w:fill="FFFFFF"/>
        </w:rPr>
        <w:t xml:space="preserve"> term represents the ability for the brain to remember or retain prior strategies</w:t>
      </w:r>
      <w:r w:rsidR="007B7128" w:rsidRPr="00C00109">
        <w:rPr>
          <w:rFonts w:eastAsia="Times New Roman"/>
          <w:b/>
          <w:iCs/>
          <w:color w:val="000000"/>
          <w:shd w:val="clear" w:color="auto" w:fill="FFFFFF"/>
        </w:rPr>
        <w:t>, not just correct for errors</w:t>
      </w:r>
      <w:r w:rsidR="00E70212" w:rsidRPr="00C00109">
        <w:rPr>
          <w:rFonts w:eastAsia="Times New Roman"/>
          <w:b/>
          <w:iCs/>
          <w:color w:val="000000"/>
          <w:shd w:val="clear" w:color="auto" w:fill="FFFFFF"/>
        </w:rPr>
        <w:t xml:space="preserve">. </w:t>
      </w:r>
      <w:r w:rsidR="000C29A8" w:rsidRPr="00C00109">
        <w:rPr>
          <w:rFonts w:eastAsia="Times New Roman"/>
          <w:b/>
          <w:iCs/>
          <w:color w:val="000000"/>
          <w:shd w:val="clear" w:color="auto" w:fill="FFFFFF"/>
        </w:rPr>
        <w:t>This is added because w</w:t>
      </w:r>
      <w:r w:rsidR="00672D28" w:rsidRPr="00C00109">
        <w:rPr>
          <w:rFonts w:eastAsia="Times New Roman"/>
          <w:b/>
          <w:iCs/>
          <w:color w:val="000000"/>
          <w:shd w:val="clear" w:color="auto" w:fill="FFFFFF"/>
        </w:rPr>
        <w:t>hen</w:t>
      </w:r>
      <w:r w:rsidR="000C29A8" w:rsidRPr="00C00109">
        <w:rPr>
          <w:rFonts w:eastAsia="Times New Roman"/>
          <w:b/>
          <w:iCs/>
          <w:color w:val="000000"/>
          <w:shd w:val="clear" w:color="auto" w:fill="FFFFFF"/>
        </w:rPr>
        <w:t xml:space="preserve"> a participant aims for a target, they would remember the general area where they aimed previously. This memory of the previous strategy is </w:t>
      </w:r>
      <w:r w:rsidR="000C29A8" w:rsidRPr="00C00109">
        <w:rPr>
          <w:rFonts w:eastAsia="Times New Roman"/>
          <w:b/>
          <w:iCs/>
          <w:color w:val="000000"/>
          <w:shd w:val="clear" w:color="auto" w:fill="FFFFFF"/>
        </w:rPr>
        <w:lastRenderedPageBreak/>
        <w:t xml:space="preserve">not perfect, so they remember only a portion of the previous strategy. The A parameter, specifically, retains a portion of the strategy from one trial to the next. </w:t>
      </w:r>
      <w:r w:rsidR="00935F3D" w:rsidRPr="00C00109">
        <w:rPr>
          <w:rFonts w:eastAsia="Times New Roman"/>
          <w:b/>
          <w:iCs/>
          <w:color w:val="000000"/>
          <w:shd w:val="clear" w:color="auto" w:fill="FFFFFF"/>
        </w:rPr>
        <w:t xml:space="preserve">This term has also been added to previous studies of upper extremity reaching studies to model strategy </w:t>
      </w:r>
      <w:r w:rsidR="00935F3D" w:rsidRPr="00C00109">
        <w:rPr>
          <w:rFonts w:eastAsia="Times New Roman"/>
          <w:b/>
          <w:iCs/>
          <w:color w:val="000000"/>
          <w:shd w:val="clear" w:color="auto" w:fill="FFFFFF"/>
        </w:rPr>
        <w:fldChar w:fldCharType="begin"/>
      </w:r>
      <w:r w:rsidR="00935F3D" w:rsidRPr="00C00109">
        <w:rPr>
          <w:rFonts w:eastAsia="Times New Roman"/>
          <w:b/>
          <w:iCs/>
          <w:color w:val="000000"/>
          <w:shd w:val="clear" w:color="auto" w:fill="FFFFFF"/>
        </w:rPr>
        <w:instrText xml:space="preserve"> ADDIN ZOTERO_ITEM CSL_CITATION {"citationID":"07jUVgG9","properties":{"formattedCitation":"(Taylor and Ivry, 2011)","plainCitation":"(Taylor and Ivry, 2011)","noteIndex":0},"citationItems":[{"id":1341,"uris":["http://zotero.org/users/5226272/items/GP7RC8XT"],"uri":["http://zotero.org/users/5226272/items/GP7RC8XT"],"itemData":{"id":1341,"type":"article-journal","abstract":"Visuomotor rotation tasks have proven to be a powerful tool to study adaptation of the motor system. While adaptation in such tasks is seemingly automatic and incremental, participants may gain knowledge of the perturbation and invoke a compensatory strategy. When provided with an explicit strategy to counteract a rotation, participants are initially very accurate, even without on-line feedback. Surprisingly, with further testing, the angle of their reaching movements drifts in the direction of the strategy, producing an increase in endpoint errors. This drift is attributed to the gradual adaptation of an internal model that operates independently from the strategy, even at the cost of task accuracy. Here we identify constraints that influence this process, allowing us to explore models of the interaction between strategic and implicit changes during visuomotor adaptation. When the adaptation phase was extended, participants eventually modified their strategy to offset the rise in endpoint errors. Moreover, when we removed visual markers that provided external landmarks to support a strategy, the degree of drift was sharply attenuated. These effects are accounted for by a setpoint state-space model in which a strategy is flexibly adjusted to offset performance errors arising from the implicit adaptation of an internal model. More generally, these results suggest that strategic processes may operate in many studies of visuomotor adaptation, with participants arriving at a synergy between a strategic plan and the effects of sensorimotor adaptation.","container-title":"PLoS Computational Biology","DOI":"10.1371/journal.pcbi.1001096","ISSN":"1553-7358","issue":"3","journalAbbreviation":"PLoS Comput Biol","language":"en","source":"DOI.org (Crossref)","title":"Flexible cognitive strategies during motor learning","URL":"http://dx.plos.org/10.1371/journal.pcbi.1001096","volume":"7","author":[{"family":"Taylor","given":"Jordan A."},{"family":"Ivry","given":"Richard B."}],"editor":[{"family":"Diedrichsen","given":"Jörn"}],"accessed":{"date-parts":[["2020",1,20]]},"issued":{"date-parts":[["2011",3,3]]}}}],"schema":"https://github.com/citation-style-language/schema/raw/master/csl-citation.json"} </w:instrText>
      </w:r>
      <w:r w:rsidR="00935F3D" w:rsidRPr="00C00109">
        <w:rPr>
          <w:rFonts w:eastAsia="Times New Roman"/>
          <w:b/>
          <w:iCs/>
          <w:color w:val="000000"/>
          <w:shd w:val="clear" w:color="auto" w:fill="FFFFFF"/>
        </w:rPr>
        <w:fldChar w:fldCharType="separate"/>
      </w:r>
      <w:r w:rsidR="00935F3D" w:rsidRPr="00C00109">
        <w:rPr>
          <w:b/>
        </w:rPr>
        <w:t>(Taylor and Ivry, 2011)</w:t>
      </w:r>
      <w:r w:rsidR="00935F3D" w:rsidRPr="00C00109">
        <w:rPr>
          <w:rFonts w:eastAsia="Times New Roman"/>
          <w:b/>
          <w:iCs/>
          <w:color w:val="000000"/>
          <w:shd w:val="clear" w:color="auto" w:fill="FFFFFF"/>
        </w:rPr>
        <w:fldChar w:fldCharType="end"/>
      </w:r>
      <w:r w:rsidR="00935F3D" w:rsidRPr="00C00109">
        <w:rPr>
          <w:rFonts w:eastAsia="Times New Roman"/>
          <w:b/>
          <w:iCs/>
          <w:color w:val="000000"/>
          <w:shd w:val="clear" w:color="auto" w:fill="FFFFFF"/>
        </w:rPr>
        <w:t xml:space="preserve">. </w:t>
      </w:r>
    </w:p>
    <w:p w14:paraId="2058F783" w14:textId="77777777" w:rsidR="00C21A3D" w:rsidRPr="00C00109" w:rsidRDefault="00C21A3D" w:rsidP="007B7128">
      <w:pPr>
        <w:rPr>
          <w:rFonts w:eastAsia="Times New Roman"/>
          <w:b/>
          <w:color w:val="000000"/>
          <w:shd w:val="clear" w:color="auto" w:fill="FFFFFF"/>
        </w:rPr>
      </w:pPr>
    </w:p>
    <w:p w14:paraId="6345C18D" w14:textId="3961C49E" w:rsidR="00A5757F" w:rsidRPr="00C21A3D" w:rsidRDefault="00A5757F" w:rsidP="00C21A3D">
      <w:pPr>
        <w:pStyle w:val="ListParagraph"/>
        <w:numPr>
          <w:ilvl w:val="0"/>
          <w:numId w:val="3"/>
        </w:numPr>
        <w:ind w:left="360"/>
        <w:rPr>
          <w:rFonts w:eastAsia="Times New Roman"/>
          <w:color w:val="000000"/>
          <w:shd w:val="clear" w:color="auto" w:fill="FFFFFF"/>
        </w:rPr>
      </w:pPr>
      <w:r w:rsidRPr="00C21A3D">
        <w:rPr>
          <w:rFonts w:eastAsia="Times New Roman"/>
          <w:color w:val="000000"/>
          <w:shd w:val="clear" w:color="auto" w:fill="FFFFFF"/>
        </w:rPr>
        <w:t>The simulations that you show have a high SD for the learning phase in the groups where variability was added. It makes me wonder what the individual fits might end up looking like? The fit relies so heavily on the learning portion of the data since it is nearly half the data for each condition. Do you have individual subject examples? Perhaps I am missing something?</w:t>
      </w:r>
    </w:p>
    <w:p w14:paraId="061F1C90" w14:textId="77777777" w:rsidR="00A5757F" w:rsidRPr="00A5757F" w:rsidRDefault="00A5757F" w:rsidP="00C21A3D">
      <w:pPr>
        <w:ind w:left="360"/>
      </w:pPr>
    </w:p>
    <w:p w14:paraId="0C1183A3" w14:textId="75671D92" w:rsidR="001176F0" w:rsidRPr="00C00109" w:rsidRDefault="005E72C7" w:rsidP="00294632">
      <w:pPr>
        <w:ind w:left="360"/>
        <w:rPr>
          <w:b/>
          <w:iCs/>
        </w:rPr>
      </w:pPr>
      <w:r w:rsidRPr="00C00109">
        <w:rPr>
          <w:b/>
          <w:iCs/>
        </w:rPr>
        <w:t>We thank the reviewer for this comment and have now provided a plot within the body of this response which we are calling supplementary figure 1 to address this and previous reviewer comments (</w:t>
      </w:r>
      <w:r w:rsidR="00C524C0" w:rsidRPr="00C00109">
        <w:rPr>
          <w:b/>
          <w:iCs/>
        </w:rPr>
        <w:t xml:space="preserve">R1 </w:t>
      </w:r>
      <w:r w:rsidRPr="00C00109">
        <w:rPr>
          <w:b/>
          <w:iCs/>
        </w:rPr>
        <w:t>comments</w:t>
      </w:r>
      <w:r w:rsidR="00C524C0" w:rsidRPr="00C00109">
        <w:rPr>
          <w:b/>
          <w:iCs/>
        </w:rPr>
        <w:t xml:space="preserve"> #7</w:t>
      </w:r>
      <w:r w:rsidRPr="00C00109">
        <w:rPr>
          <w:b/>
          <w:iCs/>
        </w:rPr>
        <w:t xml:space="preserve">). First, we believe the </w:t>
      </w:r>
      <w:r w:rsidR="00935F3D" w:rsidRPr="00C00109">
        <w:rPr>
          <w:b/>
          <w:iCs/>
        </w:rPr>
        <w:t>variability in the simulations figure (Figure 3) likely represents the variation of targets performed on each iteration of the simulation. On each iteration of the simulation, there is</w:t>
      </w:r>
      <w:r w:rsidR="00DE1DD5" w:rsidRPr="00C00109">
        <w:rPr>
          <w:b/>
          <w:iCs/>
        </w:rPr>
        <w:t xml:space="preserve"> </w:t>
      </w:r>
      <w:r w:rsidR="00935F3D" w:rsidRPr="00C00109">
        <w:rPr>
          <w:b/>
          <w:iCs/>
        </w:rPr>
        <w:t xml:space="preserve">a new </w:t>
      </w:r>
      <w:r w:rsidRPr="00C00109">
        <w:rPr>
          <w:b/>
          <w:iCs/>
        </w:rPr>
        <w:t xml:space="preserve">set of </w:t>
      </w:r>
      <w:r w:rsidR="00935F3D" w:rsidRPr="00C00109">
        <w:rPr>
          <w:b/>
          <w:iCs/>
        </w:rPr>
        <w:t>random</w:t>
      </w:r>
      <w:r w:rsidR="002630CC" w:rsidRPr="00C00109">
        <w:rPr>
          <w:b/>
          <w:iCs/>
        </w:rPr>
        <w:t xml:space="preserve"> </w:t>
      </w:r>
      <w:r w:rsidR="00935F3D" w:rsidRPr="00C00109">
        <w:rPr>
          <w:b/>
          <w:iCs/>
        </w:rPr>
        <w:t xml:space="preserve">targets </w:t>
      </w:r>
      <w:r w:rsidR="002630CC" w:rsidRPr="00C00109">
        <w:rPr>
          <w:b/>
          <w:iCs/>
        </w:rPr>
        <w:t xml:space="preserve">drawn from the </w:t>
      </w:r>
      <w:r w:rsidR="00935F3D" w:rsidRPr="00C00109">
        <w:rPr>
          <w:b/>
          <w:iCs/>
        </w:rPr>
        <w:t>distribution</w:t>
      </w:r>
      <w:r w:rsidR="002630CC" w:rsidRPr="00C00109">
        <w:rPr>
          <w:b/>
          <w:iCs/>
        </w:rPr>
        <w:t>s</w:t>
      </w:r>
      <w:r w:rsidR="00935F3D" w:rsidRPr="00C00109">
        <w:rPr>
          <w:b/>
          <w:iCs/>
        </w:rPr>
        <w:t xml:space="preserve"> </w:t>
      </w:r>
      <w:r w:rsidR="002630CC" w:rsidRPr="00C00109">
        <w:rPr>
          <w:b/>
          <w:iCs/>
        </w:rPr>
        <w:t>for each</w:t>
      </w:r>
      <w:r w:rsidR="00935F3D" w:rsidRPr="00C00109">
        <w:rPr>
          <w:b/>
          <w:iCs/>
        </w:rPr>
        <w:t xml:space="preserve"> </w:t>
      </w:r>
      <w:r w:rsidRPr="00C00109">
        <w:rPr>
          <w:b/>
          <w:iCs/>
        </w:rPr>
        <w:t xml:space="preserve">their respective </w:t>
      </w:r>
      <w:r w:rsidR="00935F3D" w:rsidRPr="00C00109">
        <w:rPr>
          <w:b/>
          <w:iCs/>
        </w:rPr>
        <w:t>condition</w:t>
      </w:r>
      <w:r w:rsidRPr="00C00109">
        <w:rPr>
          <w:b/>
          <w:iCs/>
        </w:rPr>
        <w:t>s</w:t>
      </w:r>
      <w:r w:rsidR="00935F3D" w:rsidRPr="00C00109">
        <w:rPr>
          <w:b/>
          <w:iCs/>
        </w:rPr>
        <w:t xml:space="preserve">. That set of targets is used to simulate both models for that iteration. </w:t>
      </w:r>
      <w:r w:rsidRPr="00C00109">
        <w:rPr>
          <w:b/>
          <w:iCs/>
        </w:rPr>
        <w:t>We believe this is why the variability in the simulation plot increase from the Consistent to the High Variability conditions.</w:t>
      </w:r>
      <w:r w:rsidR="00DE1DD5" w:rsidRPr="00C00109">
        <w:rPr>
          <w:b/>
          <w:iCs/>
        </w:rPr>
        <w:t xml:space="preserve"> </w:t>
      </w:r>
      <w:r w:rsidRPr="00C00109">
        <w:rPr>
          <w:b/>
          <w:iCs/>
        </w:rPr>
        <w:t>To ensure this is the case we provide supplementary figure 1</w:t>
      </w:r>
      <w:r w:rsidR="00037B57" w:rsidRPr="00C00109">
        <w:rPr>
          <w:b/>
          <w:iCs/>
        </w:rPr>
        <w:t>,</w:t>
      </w:r>
      <w:r w:rsidRPr="00C00109">
        <w:rPr>
          <w:b/>
          <w:iCs/>
        </w:rPr>
        <w:t xml:space="preserve"> as the reviewer suggested</w:t>
      </w:r>
      <w:r w:rsidR="00037B57" w:rsidRPr="00C00109">
        <w:rPr>
          <w:b/>
          <w:iCs/>
        </w:rPr>
        <w:t>,</w:t>
      </w:r>
      <w:r w:rsidRPr="00C00109">
        <w:rPr>
          <w:b/>
          <w:iCs/>
        </w:rPr>
        <w:t xml:space="preserve"> which includes </w:t>
      </w:r>
      <w:r w:rsidR="00037B57" w:rsidRPr="00C00109">
        <w:rPr>
          <w:b/>
          <w:iCs/>
        </w:rPr>
        <w:t>stride by stride data of the</w:t>
      </w:r>
      <w:r w:rsidRPr="00C00109">
        <w:rPr>
          <w:b/>
          <w:iCs/>
        </w:rPr>
        <w:t xml:space="preserve"> pilot </w:t>
      </w:r>
      <w:r w:rsidR="00037B57" w:rsidRPr="00C00109">
        <w:rPr>
          <w:b/>
          <w:iCs/>
        </w:rPr>
        <w:t>subjects who completed both conditions along with separate model fits for better visualization (especially in the High Variability condition)</w:t>
      </w:r>
      <w:r w:rsidR="00986796" w:rsidRPr="00C00109">
        <w:rPr>
          <w:b/>
          <w:iCs/>
        </w:rPr>
        <w:t xml:space="preserve">. Here we can see that the models follow the data quite well and the there is greater variability in the model during the High Variability condition when compared with the Consistent Condition. </w:t>
      </w:r>
    </w:p>
    <w:p w14:paraId="4DEDA4CA" w14:textId="77777777" w:rsidR="00B52471" w:rsidRDefault="00B52471" w:rsidP="00294632">
      <w:pPr>
        <w:ind w:left="360"/>
        <w:rPr>
          <w:ins w:id="551" w:author="Jonathan Wood" w:date="2020-08-24T08:16:00Z"/>
          <w:i/>
          <w:iCs/>
        </w:rPr>
      </w:pPr>
    </w:p>
    <w:p w14:paraId="60BDE3F3" w14:textId="77777777" w:rsidR="00B52471" w:rsidRDefault="00B52471">
      <w:pPr>
        <w:rPr>
          <w:ins w:id="552" w:author="Jonathan Wood" w:date="2020-08-24T08:16:00Z"/>
          <w:i/>
          <w:iCs/>
        </w:rPr>
      </w:pPr>
      <w:ins w:id="553" w:author="Jonathan Wood" w:date="2020-08-24T08:16:00Z">
        <w:r>
          <w:rPr>
            <w:i/>
            <w:iCs/>
          </w:rPr>
          <w:br w:type="page"/>
        </w:r>
      </w:ins>
    </w:p>
    <w:p w14:paraId="1AD6ECBE" w14:textId="30D7C56E" w:rsidR="00DE1DD5" w:rsidRDefault="00DE1DD5" w:rsidP="00294632">
      <w:pPr>
        <w:ind w:left="360"/>
        <w:rPr>
          <w:i/>
          <w:iCs/>
        </w:rPr>
      </w:pPr>
      <w:r>
        <w:rPr>
          <w:i/>
          <w:iCs/>
        </w:rPr>
        <w:lastRenderedPageBreak/>
        <w:t>Supplementary figure 1:</w:t>
      </w:r>
    </w:p>
    <w:p w14:paraId="6B052C3C" w14:textId="407EF1C2" w:rsidR="00DE1DD5" w:rsidRDefault="00DE1DD5" w:rsidP="00294632">
      <w:pPr>
        <w:ind w:left="360"/>
      </w:pPr>
      <w:r>
        <w:rPr>
          <w:noProof/>
        </w:rPr>
        <w:drawing>
          <wp:inline distT="0" distB="0" distL="0" distR="0" wp14:anchorId="610D71F9" wp14:editId="0DD92206">
            <wp:extent cx="5943600" cy="3747770"/>
            <wp:effectExtent l="0" t="0" r="0" b="508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943600" cy="3747770"/>
                    </a:xfrm>
                    <a:prstGeom prst="rect">
                      <a:avLst/>
                    </a:prstGeom>
                  </pic:spPr>
                </pic:pic>
              </a:graphicData>
            </a:graphic>
          </wp:inline>
        </w:drawing>
      </w:r>
    </w:p>
    <w:sectPr w:rsidR="00DE1DD5">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Hyosub Kim" w:date="2020-08-25T08:53:00Z" w:initials="HK">
    <w:p w14:paraId="065E196D" w14:textId="69DB8C5D" w:rsidR="00CC5BDC" w:rsidRDefault="00CC5BDC">
      <w:pPr>
        <w:pStyle w:val="CommentText"/>
      </w:pPr>
      <w:r>
        <w:rPr>
          <w:rStyle w:val="CommentReference"/>
        </w:rPr>
        <w:annotationRef/>
      </w:r>
      <w:r>
        <w:t>This was something they were interested in seeing?</w:t>
      </w:r>
    </w:p>
  </w:comment>
  <w:comment w:id="235" w:author="Hyosub Kim" w:date="2020-08-25T11:10:00Z" w:initials="HK">
    <w:p w14:paraId="76ADAC0F" w14:textId="61F03554" w:rsidR="00D677CD" w:rsidRDefault="00D677CD">
      <w:pPr>
        <w:pStyle w:val="CommentText"/>
      </w:pPr>
      <w:r>
        <w:rPr>
          <w:rStyle w:val="CommentReference"/>
        </w:rPr>
        <w:annotationRef/>
      </w:r>
      <w:r>
        <w:t>Reminder to check the manuscript for how it’s worded.</w:t>
      </w:r>
    </w:p>
  </w:comment>
  <w:comment w:id="328" w:author="Hyosub Kim" w:date="2020-08-25T09:03:00Z" w:initials="HK">
    <w:p w14:paraId="69721F09" w14:textId="6BF280B4" w:rsidR="005C078E" w:rsidRDefault="005C078E">
      <w:pPr>
        <w:pStyle w:val="CommentText"/>
      </w:pPr>
      <w:r>
        <w:rPr>
          <w:rStyle w:val="CommentReference"/>
        </w:rPr>
        <w:annotationRef/>
      </w:r>
      <w:r>
        <w:t>Maybe add a statement about other studies effectively showing the same thing, that strategy is much faster than implicit: Bond and Taylor 2015, Morehead et al 2015, Haith et al 2015.</w:t>
      </w:r>
    </w:p>
  </w:comment>
  <w:comment w:id="345" w:author="Hyosub Kim" w:date="2020-08-14T14:33:00Z" w:initials="HK">
    <w:p w14:paraId="1F1ED813" w14:textId="46B70A39" w:rsidR="009E7E6E" w:rsidRDefault="009E7E6E">
      <w:pPr>
        <w:pStyle w:val="CommentText"/>
      </w:pPr>
      <w:r>
        <w:rPr>
          <w:rStyle w:val="CommentReference"/>
        </w:rPr>
        <w:annotationRef/>
      </w:r>
      <w:r>
        <w:t xml:space="preserve">It’d be nice to say something like this. Can you try it out?  </w:t>
      </w:r>
    </w:p>
  </w:comment>
  <w:comment w:id="346" w:author="Jonathan Wood" w:date="2020-08-17T21:12:00Z" w:initials="JW">
    <w:p w14:paraId="07CD76B4" w14:textId="51672F9A" w:rsidR="009E7E6E" w:rsidRDefault="009E7E6E">
      <w:pPr>
        <w:pStyle w:val="CommentText"/>
        <w:rPr>
          <w:rStyle w:val="CommentReference"/>
        </w:rPr>
      </w:pPr>
      <w:r>
        <w:rPr>
          <w:rStyle w:val="CommentReference"/>
        </w:rPr>
        <w:annotationRef/>
      </w:r>
      <w:r>
        <w:rPr>
          <w:rStyle w:val="CommentReference"/>
        </w:rPr>
        <w:t xml:space="preserve">This works for model fitting from our prior study but only when we are binning. When we start binning less than 4 strides, the solver fails (“objective function is undefined at initial point”). And my hunch is that this is because the F is too large during that iteration. </w:t>
      </w:r>
    </w:p>
    <w:p w14:paraId="396397BB" w14:textId="77777777" w:rsidR="009E7E6E" w:rsidRDefault="009E7E6E">
      <w:pPr>
        <w:pStyle w:val="CommentText"/>
        <w:rPr>
          <w:rStyle w:val="CommentReference"/>
        </w:rPr>
      </w:pPr>
    </w:p>
    <w:p w14:paraId="2F631B24" w14:textId="095E453A" w:rsidR="009E7E6E" w:rsidRDefault="009E7E6E">
      <w:pPr>
        <w:pStyle w:val="CommentText"/>
        <w:rPr>
          <w:rStyle w:val="CommentReference"/>
        </w:rPr>
      </w:pPr>
      <w:r>
        <w:rPr>
          <w:rStyle w:val="CommentReference"/>
        </w:rPr>
        <w:t xml:space="preserve">When I remove constraints to fit our pilot data (4 subjects) for the current study, it is the same story in terms of needing to bin strides. </w:t>
      </w:r>
    </w:p>
    <w:p w14:paraId="009282AA" w14:textId="0FAB56E7" w:rsidR="009E7E6E" w:rsidRDefault="009E7E6E">
      <w:pPr>
        <w:pStyle w:val="CommentText"/>
        <w:rPr>
          <w:rStyle w:val="CommentReference"/>
        </w:rPr>
      </w:pPr>
    </w:p>
    <w:p w14:paraId="6C080D7F" w14:textId="0CFAC471" w:rsidR="009E7E6E" w:rsidRDefault="009E7E6E">
      <w:pPr>
        <w:pStyle w:val="CommentText"/>
      </w:pPr>
      <w:r>
        <w:t>When strides are binned by 3-5, the parameters can be recovered even without this constraint. And the parameters are consistent with our predictions.</w:t>
      </w:r>
    </w:p>
  </w:comment>
  <w:comment w:id="347" w:author="Hyosub Kim" w:date="2020-08-25T09:15:00Z" w:initials="HK">
    <w:p w14:paraId="528148DD" w14:textId="3C7FDF3A" w:rsidR="00EA3E63" w:rsidRDefault="00EA3E63">
      <w:pPr>
        <w:pStyle w:val="CommentText"/>
      </w:pPr>
      <w:r>
        <w:rPr>
          <w:rStyle w:val="CommentReference"/>
        </w:rPr>
        <w:annotationRef/>
      </w:r>
      <w:r>
        <w:t>Any way you can succinctly convey the gist of this in our response?</w:t>
      </w:r>
    </w:p>
  </w:comment>
  <w:comment w:id="352" w:author="Hyosub Kim" w:date="2020-08-25T11:15:00Z" w:initials="HK">
    <w:p w14:paraId="6D7EA5CD" w14:textId="518C7AA9" w:rsidR="00D677CD" w:rsidRDefault="00D677CD">
      <w:pPr>
        <w:pStyle w:val="CommentText"/>
      </w:pPr>
      <w:r>
        <w:rPr>
          <w:rStyle w:val="CommentReference"/>
        </w:rPr>
        <w:annotationRef/>
      </w:r>
      <w:r>
        <w:t>Or unbiased?</w:t>
      </w:r>
    </w:p>
  </w:comment>
  <w:comment w:id="363" w:author="Hyosub Kim" w:date="2020-08-14T15:08:00Z" w:initials="HK">
    <w:p w14:paraId="338D2F32" w14:textId="77777777" w:rsidR="009E7E6E" w:rsidRDefault="009E7E6E">
      <w:pPr>
        <w:pStyle w:val="CommentText"/>
      </w:pPr>
      <w:r>
        <w:rPr>
          <w:rStyle w:val="CommentReference"/>
        </w:rPr>
        <w:annotationRef/>
      </w:r>
      <w:r>
        <w:t xml:space="preserve">I’m still not 100% clear on what this reviewer is saying, are you? I don’t think they’re saying we need to emphasize the behavioral analyses, which is how you’ve seemed to take it. </w:t>
      </w:r>
    </w:p>
    <w:p w14:paraId="3C8C7CDB" w14:textId="77777777" w:rsidR="009E7E6E" w:rsidRDefault="009E7E6E">
      <w:pPr>
        <w:pStyle w:val="CommentText"/>
      </w:pPr>
    </w:p>
    <w:p w14:paraId="190E43B0" w14:textId="77777777" w:rsidR="009E7E6E" w:rsidRDefault="009E7E6E">
      <w:pPr>
        <w:pStyle w:val="CommentText"/>
      </w:pPr>
      <w:r>
        <w:t xml:space="preserve">I’m confused because I thought we are already “contrasting the distinct predictions from each against empirical data” by giving R2 values. Do we make that clear in manuscript? What are other ways to compare model and empirical data? Or are they talking about comparing simulations using fit parameters against empirical data, like in Wilson and Collins? </w:t>
      </w:r>
    </w:p>
    <w:p w14:paraId="7A2583FF" w14:textId="77777777" w:rsidR="009E7E6E" w:rsidRDefault="009E7E6E">
      <w:pPr>
        <w:pStyle w:val="CommentText"/>
      </w:pPr>
    </w:p>
    <w:p w14:paraId="41FA3C8F" w14:textId="11C3A0A5" w:rsidR="009E7E6E" w:rsidRDefault="009E7E6E">
      <w:pPr>
        <w:pStyle w:val="CommentText"/>
      </w:pPr>
      <w:r>
        <w:t xml:space="preserve">Think through this one some more. </w:t>
      </w:r>
    </w:p>
  </w:comment>
  <w:comment w:id="364" w:author="Jonathan Wood" w:date="2020-08-19T14:41:00Z" w:initials="JW">
    <w:p w14:paraId="6EFF0E3E" w14:textId="017530CD" w:rsidR="009E7E6E" w:rsidRDefault="009E7E6E">
      <w:pPr>
        <w:pStyle w:val="CommentText"/>
      </w:pPr>
      <w:r>
        <w:rPr>
          <w:rStyle w:val="CommentReference"/>
        </w:rPr>
        <w:annotationRef/>
      </w:r>
      <w:r>
        <w:t xml:space="preserve">Ah I see what you mean, I am now wondering if this comment is related to the one from the power analysis section that we needed clarification on. </w:t>
      </w:r>
      <w:r w:rsidR="001775B3">
        <w:t xml:space="preserve">I added a discussion on the model validation. </w:t>
      </w:r>
    </w:p>
  </w:comment>
  <w:comment w:id="379" w:author="Hyosub Kim" w:date="2020-08-14T15:18:00Z" w:initials="HK">
    <w:p w14:paraId="18F6A313" w14:textId="3FCFCF86" w:rsidR="009E7E6E" w:rsidRDefault="009E7E6E">
      <w:pPr>
        <w:pStyle w:val="CommentText"/>
      </w:pPr>
      <w:r>
        <w:rPr>
          <w:rStyle w:val="CommentReference"/>
        </w:rPr>
        <w:annotationRef/>
      </w:r>
      <w:r>
        <w:t xml:space="preserve">Related to above. It seems they have some method(s) in mind to assess whether “the results will match one theory better than the other” that we are not providing. </w:t>
      </w:r>
    </w:p>
  </w:comment>
  <w:comment w:id="433" w:author="Hyosub Kim" w:date="2020-08-25T19:52:00Z" w:initials="HK">
    <w:p w14:paraId="34F233DE" w14:textId="69CFB4C7" w:rsidR="002F40E2" w:rsidRDefault="002F40E2">
      <w:pPr>
        <w:pStyle w:val="CommentText"/>
      </w:pPr>
      <w:r>
        <w:rPr>
          <w:rStyle w:val="CommentReference"/>
        </w:rPr>
        <w:annotationRef/>
      </w:r>
      <w:r>
        <w:t>I’ve written too much, but thought it’d be nice to provide some thoughts on what we think would happen.</w:t>
      </w:r>
    </w:p>
  </w:comment>
  <w:comment w:id="448" w:author="Hyosub Kim" w:date="2020-08-25T19:54:00Z" w:initials="HK">
    <w:p w14:paraId="14EFE8A8" w14:textId="7473B479" w:rsidR="002F40E2" w:rsidRDefault="002F40E2">
      <w:pPr>
        <w:pStyle w:val="CommentText"/>
      </w:pPr>
      <w:r>
        <w:rPr>
          <w:rStyle w:val="CommentReference"/>
        </w:rPr>
        <w:annotationRef/>
      </w:r>
      <w:r>
        <w:t xml:space="preserve">I don’t get this. Why? If we can tighten this part, we probably don’t need the following sentences. </w:t>
      </w:r>
    </w:p>
  </w:comment>
  <w:comment w:id="537" w:author="Hyosub Kim" w:date="2020-08-25T20:24:00Z" w:initials="HK">
    <w:p w14:paraId="05E150E7" w14:textId="389842BF" w:rsidR="00A31AF4" w:rsidRDefault="00A31AF4">
      <w:pPr>
        <w:pStyle w:val="CommentText"/>
      </w:pPr>
      <w:r>
        <w:rPr>
          <w:rStyle w:val="CommentReference"/>
        </w:rPr>
        <w:annotationRef/>
      </w:r>
      <w:r>
        <w:t>Reduce necessity for reviewer to hunt for explanation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065E196D" w15:done="0"/>
  <w15:commentEx w15:paraId="76ADAC0F" w15:done="0"/>
  <w15:commentEx w15:paraId="69721F09" w15:done="0"/>
  <w15:commentEx w15:paraId="1F1ED813" w15:done="0"/>
  <w15:commentEx w15:paraId="6C080D7F" w15:paraIdParent="1F1ED813" w15:done="0"/>
  <w15:commentEx w15:paraId="528148DD" w15:paraIdParent="1F1ED813" w15:done="0"/>
  <w15:commentEx w15:paraId="6D7EA5CD" w15:done="0"/>
  <w15:commentEx w15:paraId="41FA3C8F" w15:done="0"/>
  <w15:commentEx w15:paraId="6EFF0E3E" w15:paraIdParent="41FA3C8F" w15:done="0"/>
  <w15:commentEx w15:paraId="18F6A313" w15:done="0"/>
  <w15:commentEx w15:paraId="34F233DE" w15:done="0"/>
  <w15:commentEx w15:paraId="14EFE8A8" w15:done="0"/>
  <w15:commentEx w15:paraId="05E150E7"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E76723" w16cex:dateUtc="2020-08-19T12:53:00Z"/>
  <w16cex:commentExtensible w16cex:durableId="22E57158" w16cex:dateUtc="2020-08-18T01:12:00Z"/>
  <w16cex:commentExtensible w16cex:durableId="22E7B8AF" w16cex:dateUtc="2020-08-19T18:4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065E196D" w16cid:durableId="22EF500E"/>
  <w16cid:commentId w16cid:paraId="76ADAC0F" w16cid:durableId="22EF703F"/>
  <w16cid:commentId w16cid:paraId="69721F09" w16cid:durableId="22EF525B"/>
  <w16cid:commentId w16cid:paraId="1F1ED813" w16cid:durableId="22E11F57"/>
  <w16cid:commentId w16cid:paraId="6C080D7F" w16cid:durableId="22E57158"/>
  <w16cid:commentId w16cid:paraId="528148DD" w16cid:durableId="22EF554A"/>
  <w16cid:commentId w16cid:paraId="6D7EA5CD" w16cid:durableId="22EF715B"/>
  <w16cid:commentId w16cid:paraId="41FA3C8F" w16cid:durableId="22E12768"/>
  <w16cid:commentId w16cid:paraId="6EFF0E3E" w16cid:durableId="22E7B8AF"/>
  <w16cid:commentId w16cid:paraId="18F6A313" w16cid:durableId="22E129AA"/>
  <w16cid:commentId w16cid:paraId="34F233DE" w16cid:durableId="22EFEA7F"/>
  <w16cid:commentId w16cid:paraId="14EFE8A8" w16cid:durableId="22EFEADC"/>
  <w16cid:commentId w16cid:paraId="05E150E7" w16cid:durableId="22EFF1E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40F13BB8" w14:textId="77777777" w:rsidR="001E536B" w:rsidRDefault="001E536B" w:rsidP="00612534">
      <w:r>
        <w:separator/>
      </w:r>
    </w:p>
  </w:endnote>
  <w:endnote w:type="continuationSeparator" w:id="0">
    <w:p w14:paraId="160DC0A4" w14:textId="77777777" w:rsidR="001E536B" w:rsidRDefault="001E536B" w:rsidP="0061253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EF" w:usb1="C0007841"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 w:name="Segoe UI">
    <w:altName w:val="Arial"/>
    <w:panose1 w:val="020B0604020202020204"/>
    <w:charset w:val="00"/>
    <w:family w:val="swiss"/>
    <w:pitch w:val="variable"/>
    <w:sig w:usb0="E4002EFF" w:usb1="C000E47F"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558EE32" w14:textId="77777777" w:rsidR="001E536B" w:rsidRDefault="001E536B" w:rsidP="00612534">
      <w:r>
        <w:separator/>
      </w:r>
    </w:p>
  </w:footnote>
  <w:footnote w:type="continuationSeparator" w:id="0">
    <w:p w14:paraId="5CF3D421" w14:textId="77777777" w:rsidR="001E536B" w:rsidRDefault="001E536B" w:rsidP="00612534">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1EA57D2"/>
    <w:multiLevelType w:val="hybridMultilevel"/>
    <w:tmpl w:val="B818DF8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585F6B58"/>
    <w:multiLevelType w:val="hybridMultilevel"/>
    <w:tmpl w:val="63E8439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75C30BB0"/>
    <w:multiLevelType w:val="hybridMultilevel"/>
    <w:tmpl w:val="C9E0463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Hyosub Kim">
    <w15:presenceInfo w15:providerId="Windows Live" w15:userId="e29d31df84083a66"/>
  </w15:person>
  <w15:person w15:author="Jonathan Wood">
    <w15:presenceInfo w15:providerId="Windows Live" w15:userId="347fa1a50d2d183f"/>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176F0"/>
    <w:rsid w:val="000111BF"/>
    <w:rsid w:val="00015A02"/>
    <w:rsid w:val="00016E2F"/>
    <w:rsid w:val="00037B57"/>
    <w:rsid w:val="000426B7"/>
    <w:rsid w:val="00047C54"/>
    <w:rsid w:val="00065364"/>
    <w:rsid w:val="00066788"/>
    <w:rsid w:val="00083626"/>
    <w:rsid w:val="0008770A"/>
    <w:rsid w:val="000A4A95"/>
    <w:rsid w:val="000B103E"/>
    <w:rsid w:val="000C2551"/>
    <w:rsid w:val="000C29A8"/>
    <w:rsid w:val="000C397C"/>
    <w:rsid w:val="000D4B99"/>
    <w:rsid w:val="000E0A80"/>
    <w:rsid w:val="000E0C2D"/>
    <w:rsid w:val="000E71D0"/>
    <w:rsid w:val="000F0106"/>
    <w:rsid w:val="000F3A36"/>
    <w:rsid w:val="001032C4"/>
    <w:rsid w:val="00107C3D"/>
    <w:rsid w:val="001103D3"/>
    <w:rsid w:val="0011582D"/>
    <w:rsid w:val="001176F0"/>
    <w:rsid w:val="00117D80"/>
    <w:rsid w:val="0013788D"/>
    <w:rsid w:val="0014123E"/>
    <w:rsid w:val="00160278"/>
    <w:rsid w:val="0016747B"/>
    <w:rsid w:val="00173326"/>
    <w:rsid w:val="001775B3"/>
    <w:rsid w:val="00183842"/>
    <w:rsid w:val="00187EB4"/>
    <w:rsid w:val="001951F5"/>
    <w:rsid w:val="001A4DEC"/>
    <w:rsid w:val="001B7190"/>
    <w:rsid w:val="001D30E8"/>
    <w:rsid w:val="001E3A43"/>
    <w:rsid w:val="001E536B"/>
    <w:rsid w:val="001E55B1"/>
    <w:rsid w:val="001F44F3"/>
    <w:rsid w:val="002204B3"/>
    <w:rsid w:val="00221940"/>
    <w:rsid w:val="00235C63"/>
    <w:rsid w:val="00235CBC"/>
    <w:rsid w:val="00240B11"/>
    <w:rsid w:val="00247550"/>
    <w:rsid w:val="0025281A"/>
    <w:rsid w:val="00257ADB"/>
    <w:rsid w:val="00257B0C"/>
    <w:rsid w:val="002630CC"/>
    <w:rsid w:val="00271BF1"/>
    <w:rsid w:val="0027411F"/>
    <w:rsid w:val="00286FFC"/>
    <w:rsid w:val="00294632"/>
    <w:rsid w:val="002A215C"/>
    <w:rsid w:val="002B1675"/>
    <w:rsid w:val="002C14B9"/>
    <w:rsid w:val="002D242E"/>
    <w:rsid w:val="002F40E2"/>
    <w:rsid w:val="00302032"/>
    <w:rsid w:val="003043AB"/>
    <w:rsid w:val="00304D09"/>
    <w:rsid w:val="003325CB"/>
    <w:rsid w:val="003366D8"/>
    <w:rsid w:val="00340831"/>
    <w:rsid w:val="0036464B"/>
    <w:rsid w:val="00374159"/>
    <w:rsid w:val="003746FF"/>
    <w:rsid w:val="00375209"/>
    <w:rsid w:val="00381BE1"/>
    <w:rsid w:val="003916F1"/>
    <w:rsid w:val="003A7B18"/>
    <w:rsid w:val="003E47E9"/>
    <w:rsid w:val="003E7AF8"/>
    <w:rsid w:val="004241E9"/>
    <w:rsid w:val="00426DD5"/>
    <w:rsid w:val="00427F6B"/>
    <w:rsid w:val="00452CFA"/>
    <w:rsid w:val="004668B7"/>
    <w:rsid w:val="0048214B"/>
    <w:rsid w:val="00482897"/>
    <w:rsid w:val="004C4675"/>
    <w:rsid w:val="004D2990"/>
    <w:rsid w:val="004D5871"/>
    <w:rsid w:val="004D7AB3"/>
    <w:rsid w:val="004E044B"/>
    <w:rsid w:val="00503F21"/>
    <w:rsid w:val="00531067"/>
    <w:rsid w:val="00540798"/>
    <w:rsid w:val="00544C44"/>
    <w:rsid w:val="0054648F"/>
    <w:rsid w:val="005611D2"/>
    <w:rsid w:val="00582BA1"/>
    <w:rsid w:val="005C078E"/>
    <w:rsid w:val="005E72C7"/>
    <w:rsid w:val="005F15FC"/>
    <w:rsid w:val="00612534"/>
    <w:rsid w:val="00625AA2"/>
    <w:rsid w:val="0063139F"/>
    <w:rsid w:val="0063196A"/>
    <w:rsid w:val="006321B3"/>
    <w:rsid w:val="006611FC"/>
    <w:rsid w:val="0066132E"/>
    <w:rsid w:val="006614DB"/>
    <w:rsid w:val="00664098"/>
    <w:rsid w:val="00664A22"/>
    <w:rsid w:val="00672D28"/>
    <w:rsid w:val="00687610"/>
    <w:rsid w:val="00693209"/>
    <w:rsid w:val="006A1475"/>
    <w:rsid w:val="006A252F"/>
    <w:rsid w:val="006C10C8"/>
    <w:rsid w:val="006D1656"/>
    <w:rsid w:val="006F33C7"/>
    <w:rsid w:val="00707631"/>
    <w:rsid w:val="0071221D"/>
    <w:rsid w:val="007539F9"/>
    <w:rsid w:val="00767933"/>
    <w:rsid w:val="0079661A"/>
    <w:rsid w:val="007A4CBC"/>
    <w:rsid w:val="007B7128"/>
    <w:rsid w:val="007D5510"/>
    <w:rsid w:val="007F3F97"/>
    <w:rsid w:val="00803B77"/>
    <w:rsid w:val="00804F31"/>
    <w:rsid w:val="008073D7"/>
    <w:rsid w:val="00816FB0"/>
    <w:rsid w:val="008278C8"/>
    <w:rsid w:val="008477C8"/>
    <w:rsid w:val="00867DDA"/>
    <w:rsid w:val="00874FC2"/>
    <w:rsid w:val="00880452"/>
    <w:rsid w:val="00894568"/>
    <w:rsid w:val="008B5B26"/>
    <w:rsid w:val="008C2EFF"/>
    <w:rsid w:val="008C3D1E"/>
    <w:rsid w:val="008C4364"/>
    <w:rsid w:val="008E7166"/>
    <w:rsid w:val="008E7CCD"/>
    <w:rsid w:val="009018E2"/>
    <w:rsid w:val="0093049E"/>
    <w:rsid w:val="00935F3D"/>
    <w:rsid w:val="00941D3E"/>
    <w:rsid w:val="0094333F"/>
    <w:rsid w:val="00964473"/>
    <w:rsid w:val="0097411D"/>
    <w:rsid w:val="00974696"/>
    <w:rsid w:val="00980D36"/>
    <w:rsid w:val="00982556"/>
    <w:rsid w:val="00986796"/>
    <w:rsid w:val="009A7E33"/>
    <w:rsid w:val="009B1066"/>
    <w:rsid w:val="009B63A5"/>
    <w:rsid w:val="009C566E"/>
    <w:rsid w:val="009D1CDD"/>
    <w:rsid w:val="009E2068"/>
    <w:rsid w:val="009E7E6E"/>
    <w:rsid w:val="009F5ACE"/>
    <w:rsid w:val="00A044ED"/>
    <w:rsid w:val="00A2790E"/>
    <w:rsid w:val="00A31AF4"/>
    <w:rsid w:val="00A4739F"/>
    <w:rsid w:val="00A5757F"/>
    <w:rsid w:val="00A63840"/>
    <w:rsid w:val="00A80730"/>
    <w:rsid w:val="00A84958"/>
    <w:rsid w:val="00A861CE"/>
    <w:rsid w:val="00A977F3"/>
    <w:rsid w:val="00AA1B96"/>
    <w:rsid w:val="00AA3ED6"/>
    <w:rsid w:val="00AA6B8D"/>
    <w:rsid w:val="00AC6CF5"/>
    <w:rsid w:val="00AD29E0"/>
    <w:rsid w:val="00AD3E86"/>
    <w:rsid w:val="00B000BF"/>
    <w:rsid w:val="00B111C4"/>
    <w:rsid w:val="00B16151"/>
    <w:rsid w:val="00B16B1B"/>
    <w:rsid w:val="00B22FAD"/>
    <w:rsid w:val="00B26071"/>
    <w:rsid w:val="00B52471"/>
    <w:rsid w:val="00B525E7"/>
    <w:rsid w:val="00B8461C"/>
    <w:rsid w:val="00B87E82"/>
    <w:rsid w:val="00B91BC2"/>
    <w:rsid w:val="00BA4765"/>
    <w:rsid w:val="00BB24CE"/>
    <w:rsid w:val="00BB3979"/>
    <w:rsid w:val="00BC1D61"/>
    <w:rsid w:val="00BE11D3"/>
    <w:rsid w:val="00BE185F"/>
    <w:rsid w:val="00BE2B0E"/>
    <w:rsid w:val="00C00109"/>
    <w:rsid w:val="00C21A3D"/>
    <w:rsid w:val="00C524C0"/>
    <w:rsid w:val="00C53DF2"/>
    <w:rsid w:val="00C612AA"/>
    <w:rsid w:val="00C638C2"/>
    <w:rsid w:val="00C833E4"/>
    <w:rsid w:val="00C84699"/>
    <w:rsid w:val="00CA03EA"/>
    <w:rsid w:val="00CA1DFA"/>
    <w:rsid w:val="00CB3BE1"/>
    <w:rsid w:val="00CB3E3C"/>
    <w:rsid w:val="00CC5BDC"/>
    <w:rsid w:val="00CD6F39"/>
    <w:rsid w:val="00CF504E"/>
    <w:rsid w:val="00D02479"/>
    <w:rsid w:val="00D26109"/>
    <w:rsid w:val="00D31DA9"/>
    <w:rsid w:val="00D33A29"/>
    <w:rsid w:val="00D56EC5"/>
    <w:rsid w:val="00D677CD"/>
    <w:rsid w:val="00D90AF2"/>
    <w:rsid w:val="00D9162E"/>
    <w:rsid w:val="00DA2C46"/>
    <w:rsid w:val="00DA73C2"/>
    <w:rsid w:val="00DB50EE"/>
    <w:rsid w:val="00DC444E"/>
    <w:rsid w:val="00DD2990"/>
    <w:rsid w:val="00DE1DD5"/>
    <w:rsid w:val="00DE3E76"/>
    <w:rsid w:val="00DE3FC8"/>
    <w:rsid w:val="00DF4E44"/>
    <w:rsid w:val="00DF6756"/>
    <w:rsid w:val="00E3050D"/>
    <w:rsid w:val="00E35E74"/>
    <w:rsid w:val="00E64868"/>
    <w:rsid w:val="00E70212"/>
    <w:rsid w:val="00E746DC"/>
    <w:rsid w:val="00EA3E63"/>
    <w:rsid w:val="00EC29A2"/>
    <w:rsid w:val="00ED0EB3"/>
    <w:rsid w:val="00ED2489"/>
    <w:rsid w:val="00ED78BE"/>
    <w:rsid w:val="00EE5D45"/>
    <w:rsid w:val="00EE67CE"/>
    <w:rsid w:val="00EF667E"/>
    <w:rsid w:val="00F1402B"/>
    <w:rsid w:val="00F140B1"/>
    <w:rsid w:val="00F22050"/>
    <w:rsid w:val="00F51651"/>
    <w:rsid w:val="00F83E70"/>
    <w:rsid w:val="00FA5D2B"/>
    <w:rsid w:val="00FC29B4"/>
    <w:rsid w:val="00FC74B1"/>
    <w:rsid w:val="00FD3DC5"/>
    <w:rsid w:val="00FE11B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C0D5EB8"/>
  <w15:chartTrackingRefBased/>
  <w15:docId w15:val="{E7430CB8-BE9A-413F-B8E9-8B5786DBBC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Arial"/>
        <w:sz w:val="22"/>
        <w:szCs w:val="22"/>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1176F0"/>
    <w:pPr>
      <w:ind w:left="720"/>
      <w:contextualSpacing/>
    </w:pPr>
  </w:style>
  <w:style w:type="character" w:styleId="CommentReference">
    <w:name w:val="annotation reference"/>
    <w:basedOn w:val="DefaultParagraphFont"/>
    <w:uiPriority w:val="99"/>
    <w:semiHidden/>
    <w:unhideWhenUsed/>
    <w:rsid w:val="008B5B26"/>
    <w:rPr>
      <w:sz w:val="16"/>
      <w:szCs w:val="16"/>
    </w:rPr>
  </w:style>
  <w:style w:type="paragraph" w:styleId="CommentText">
    <w:name w:val="annotation text"/>
    <w:basedOn w:val="Normal"/>
    <w:link w:val="CommentTextChar"/>
    <w:uiPriority w:val="99"/>
    <w:semiHidden/>
    <w:unhideWhenUsed/>
    <w:rsid w:val="008B5B26"/>
    <w:rPr>
      <w:sz w:val="20"/>
      <w:szCs w:val="20"/>
    </w:rPr>
  </w:style>
  <w:style w:type="character" w:customStyle="1" w:styleId="CommentTextChar">
    <w:name w:val="Comment Text Char"/>
    <w:basedOn w:val="DefaultParagraphFont"/>
    <w:link w:val="CommentText"/>
    <w:uiPriority w:val="99"/>
    <w:semiHidden/>
    <w:rsid w:val="008B5B26"/>
    <w:rPr>
      <w:sz w:val="20"/>
      <w:szCs w:val="20"/>
    </w:rPr>
  </w:style>
  <w:style w:type="paragraph" w:styleId="CommentSubject">
    <w:name w:val="annotation subject"/>
    <w:basedOn w:val="CommentText"/>
    <w:next w:val="CommentText"/>
    <w:link w:val="CommentSubjectChar"/>
    <w:uiPriority w:val="99"/>
    <w:semiHidden/>
    <w:unhideWhenUsed/>
    <w:rsid w:val="008B5B26"/>
    <w:rPr>
      <w:b/>
      <w:bCs/>
    </w:rPr>
  </w:style>
  <w:style w:type="character" w:customStyle="1" w:styleId="CommentSubjectChar">
    <w:name w:val="Comment Subject Char"/>
    <w:basedOn w:val="CommentTextChar"/>
    <w:link w:val="CommentSubject"/>
    <w:uiPriority w:val="99"/>
    <w:semiHidden/>
    <w:rsid w:val="008B5B26"/>
    <w:rPr>
      <w:b/>
      <w:bCs/>
      <w:sz w:val="20"/>
      <w:szCs w:val="20"/>
    </w:rPr>
  </w:style>
  <w:style w:type="paragraph" w:styleId="BalloonText">
    <w:name w:val="Balloon Text"/>
    <w:basedOn w:val="Normal"/>
    <w:link w:val="BalloonTextChar"/>
    <w:uiPriority w:val="99"/>
    <w:semiHidden/>
    <w:unhideWhenUsed/>
    <w:rsid w:val="008B5B26"/>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B5B26"/>
    <w:rPr>
      <w:rFonts w:ascii="Segoe UI" w:hAnsi="Segoe UI" w:cs="Segoe UI"/>
      <w:sz w:val="18"/>
      <w:szCs w:val="18"/>
    </w:rPr>
  </w:style>
  <w:style w:type="character" w:styleId="Hyperlink">
    <w:name w:val="Hyperlink"/>
    <w:basedOn w:val="DefaultParagraphFont"/>
    <w:uiPriority w:val="99"/>
    <w:unhideWhenUsed/>
    <w:rsid w:val="00A63840"/>
    <w:rPr>
      <w:color w:val="0563C1" w:themeColor="hyperlink"/>
      <w:u w:val="single"/>
    </w:rPr>
  </w:style>
  <w:style w:type="character" w:styleId="UnresolvedMention">
    <w:name w:val="Unresolved Mention"/>
    <w:basedOn w:val="DefaultParagraphFont"/>
    <w:uiPriority w:val="99"/>
    <w:semiHidden/>
    <w:unhideWhenUsed/>
    <w:rsid w:val="00A63840"/>
    <w:rPr>
      <w:color w:val="605E5C"/>
      <w:shd w:val="clear" w:color="auto" w:fill="E1DFDD"/>
    </w:rPr>
  </w:style>
  <w:style w:type="paragraph" w:styleId="Bibliography">
    <w:name w:val="Bibliography"/>
    <w:basedOn w:val="Normal"/>
    <w:next w:val="Normal"/>
    <w:uiPriority w:val="37"/>
    <w:semiHidden/>
    <w:unhideWhenUsed/>
    <w:rsid w:val="009B1066"/>
  </w:style>
  <w:style w:type="paragraph" w:styleId="Header">
    <w:name w:val="header"/>
    <w:basedOn w:val="Normal"/>
    <w:link w:val="HeaderChar"/>
    <w:uiPriority w:val="99"/>
    <w:unhideWhenUsed/>
    <w:rsid w:val="00612534"/>
    <w:pPr>
      <w:tabs>
        <w:tab w:val="center" w:pos="4680"/>
        <w:tab w:val="right" w:pos="9360"/>
      </w:tabs>
    </w:pPr>
  </w:style>
  <w:style w:type="character" w:customStyle="1" w:styleId="HeaderChar">
    <w:name w:val="Header Char"/>
    <w:basedOn w:val="DefaultParagraphFont"/>
    <w:link w:val="Header"/>
    <w:uiPriority w:val="99"/>
    <w:rsid w:val="00612534"/>
  </w:style>
  <w:style w:type="paragraph" w:styleId="Footer">
    <w:name w:val="footer"/>
    <w:basedOn w:val="Normal"/>
    <w:link w:val="FooterChar"/>
    <w:uiPriority w:val="99"/>
    <w:unhideWhenUsed/>
    <w:rsid w:val="00612534"/>
    <w:pPr>
      <w:tabs>
        <w:tab w:val="center" w:pos="4680"/>
        <w:tab w:val="right" w:pos="9360"/>
      </w:tabs>
    </w:pPr>
  </w:style>
  <w:style w:type="character" w:customStyle="1" w:styleId="FooterChar">
    <w:name w:val="Footer Char"/>
    <w:basedOn w:val="DefaultParagraphFont"/>
    <w:link w:val="Footer"/>
    <w:uiPriority w:val="99"/>
    <w:rsid w:val="0061253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4999104">
      <w:bodyDiv w:val="1"/>
      <w:marLeft w:val="0"/>
      <w:marRight w:val="0"/>
      <w:marTop w:val="0"/>
      <w:marBottom w:val="0"/>
      <w:divBdr>
        <w:top w:val="none" w:sz="0" w:space="0" w:color="auto"/>
        <w:left w:val="none" w:sz="0" w:space="0" w:color="auto"/>
        <w:bottom w:val="none" w:sz="0" w:space="0" w:color="auto"/>
        <w:right w:val="none" w:sz="0" w:space="0" w:color="auto"/>
      </w:divBdr>
      <w:divsChild>
        <w:div w:id="1451129540">
          <w:marLeft w:val="-60"/>
          <w:marRight w:val="-8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1.png"/><Relationship Id="rId5" Type="http://schemas.openxmlformats.org/officeDocument/2006/relationships/webSettings" Target="webSettings.xml"/><Relationship Id="rId15" Type="http://schemas.microsoft.com/office/2018/08/relationships/commentsExtensible" Target="commentsExtensi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DB2E55C-2893-2441-8D8E-660CA760988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707</TotalTime>
  <Pages>13</Pages>
  <Words>6566</Words>
  <Characters>37432</Characters>
  <Application>Microsoft Office Word</Application>
  <DocSecurity>0</DocSecurity>
  <Lines>311</Lines>
  <Paragraphs>8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91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nathan Wood</dc:creator>
  <cp:keywords/>
  <dc:description/>
  <cp:lastModifiedBy>Hyosub Kim</cp:lastModifiedBy>
  <cp:revision>74</cp:revision>
  <dcterms:created xsi:type="dcterms:W3CDTF">2020-07-27T20:23:00Z</dcterms:created>
  <dcterms:modified xsi:type="dcterms:W3CDTF">2020-08-26T0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UJFoyoCs"/&gt;&lt;style id="http://www.zotero.org/styles/eneuro" hasBibliography="1" bibliographyStyleHasBeenSet="1"/&gt;&lt;prefs&gt;&lt;pref name="fieldType" value="Field"/&gt;&lt;/prefs&gt;&lt;/data&gt;</vt:lpwstr>
  </property>
</Properties>
</file>